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2620B7B8"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Al-Samarrie, Kristin Kasschau,</w:t>
      </w:r>
      <w:ins w:id="0" w:author="Sieler Jr, Michael James" w:date="2023-01-11T16:15:00Z">
        <w:r w:rsidR="00801AAC">
          <w:rPr>
            <w:rFonts w:ascii="Arial" w:eastAsia="Arial" w:hAnsi="Arial" w:cs="Arial"/>
            <w:sz w:val="22"/>
            <w:szCs w:val="22"/>
          </w:rPr>
          <w:t xml:space="preserve"> Zoltan </w:t>
        </w:r>
      </w:ins>
      <w:ins w:id="1" w:author="Sieler Jr, Michael James" w:date="2023-01-11T16:16:00Z">
        <w:r w:rsidR="00801AAC">
          <w:rPr>
            <w:rFonts w:ascii="Arial" w:eastAsia="Arial" w:hAnsi="Arial" w:cs="Arial"/>
            <w:sz w:val="22"/>
            <w:szCs w:val="22"/>
          </w:rPr>
          <w:t>M. Varga,</w:t>
        </w:r>
      </w:ins>
      <w:r w:rsidRPr="00F16347">
        <w:rPr>
          <w:rFonts w:ascii="Arial" w:eastAsia="Arial" w:hAnsi="Arial" w:cs="Arial"/>
          <w:sz w:val="22"/>
          <w:szCs w:val="22"/>
        </w:rPr>
        <w:t xml:space="preserve">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2"/>
      <w:r w:rsidRPr="00F16347">
        <w:rPr>
          <w:rFonts w:ascii="Arial" w:eastAsia="Arial" w:hAnsi="Arial" w:cs="Arial"/>
          <w:b/>
          <w:bCs/>
          <w:sz w:val="22"/>
          <w:szCs w:val="22"/>
        </w:rPr>
        <w:t>Abstract</w:t>
      </w:r>
      <w:commentRangeEnd w:id="2"/>
      <w:r w:rsidR="00D06789" w:rsidRPr="00F16347">
        <w:rPr>
          <w:rStyle w:val="CommentReference"/>
          <w:rFonts w:ascii="Arial" w:hAnsi="Arial" w:cs="Arial"/>
          <w:sz w:val="22"/>
          <w:szCs w:val="22"/>
        </w:rPr>
        <w:commentReference w:id="2"/>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48DF2D8B"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3"/>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r w:rsidR="00F102E0">
        <w:rPr>
          <w:rFonts w:ascii="Arial" w:eastAsia="Arial" w:hAnsi="Arial" w:cs="Arial"/>
          <w:sz w:val="22"/>
          <w:szCs w:val="22"/>
        </w:rPr>
        <w:t xml:space="preserve"> </w:t>
      </w:r>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commentRangeEnd w:id="3"/>
      <w:r w:rsidR="001F0A4E">
        <w:rPr>
          <w:rStyle w:val="CommentReference"/>
        </w:rPr>
        <w:commentReference w:id="3"/>
      </w:r>
      <w:r w:rsidR="001F0A4E" w:rsidRPr="00F16347">
        <w:rPr>
          <w:rFonts w:ascii="Arial" w:eastAsia="Arial" w:hAnsi="Arial" w:cs="Arial"/>
          <w:sz w:val="22"/>
          <w:szCs w:val="22"/>
        </w:rPr>
        <w:t>.</w:t>
      </w:r>
      <w:r w:rsidR="001F0A4E">
        <w:rPr>
          <w:rFonts w:ascii="Arial" w:eastAsia="Arial" w:hAnsi="Arial" w:cs="Arial"/>
          <w:sz w:val="22"/>
          <w:szCs w:val="22"/>
        </w:rPr>
        <w:t xml:space="preserve"> </w:t>
      </w:r>
      <w:r w:rsidRPr="00F16347">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del w:id="4" w:author="Kent, Michael" w:date="2022-12-21T10:26:00Z">
        <w:r w:rsidRPr="00F16347" w:rsidDel="007B5E15">
          <w:rPr>
            <w:rFonts w:ascii="Arial" w:eastAsia="Arial" w:hAnsi="Arial" w:cs="Arial"/>
            <w:sz w:val="22"/>
            <w:szCs w:val="22"/>
          </w:rPr>
          <w:delText xml:space="preserve">: </w:delText>
        </w:r>
      </w:del>
      <w:ins w:id="5" w:author="Kent, Michael" w:date="2022-12-21T10:26:00Z">
        <w:r w:rsidR="007B5E15">
          <w:rPr>
            <w:rFonts w:ascii="Arial" w:eastAsia="Arial" w:hAnsi="Arial" w:cs="Arial"/>
            <w:sz w:val="22"/>
            <w:szCs w:val="22"/>
          </w:rPr>
          <w:t xml:space="preserve">, </w:t>
        </w:r>
      </w:ins>
      <w:r w:rsidRPr="00F16347">
        <w:rPr>
          <w:rFonts w:ascii="Arial" w:eastAsia="Arial" w:hAnsi="Arial" w:cs="Arial"/>
          <w:i/>
          <w:iCs/>
          <w:sz w:val="22"/>
          <w:szCs w:val="22"/>
        </w:rPr>
        <w:t>Mycobacterium chelonae</w:t>
      </w:r>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4DCA3264"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004258CD">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Om0OPc0","properties":{"formattedCitation":"\\super 2,3\\nosupersub{}","plainCitation":"2,3","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3767,"uris":["http://zotero.org/users/5603014/items/8QENYCEF"],"itemData":{"id":3767,"type":"article-journal","abstract":"Aquafeed companies aim to provide solutions to the various challenges related to nutrition and health in aquaculture. Solutions to promote feed efficiency and growth, as well as improving the fish health or protect the fish gut from inflammation may include dietary additives such as prebiotics and probiotics. The general assumption is that feed additives can alter the fish microbiota which, in turn, interacts with the host immune system. However, the exact mechanisms by which feed influences host-microbe-immune interactions in fish still remain largely unexplored. Zebrafish rapidly have become a well-recognized animal model to study host-microbe-immune interactions because of the diverse set of research tools available for these small cyprinids. Genome editing technologies can create specific gene-deficient zebrafish that may contribute to our understanding of immune functions. Zebrafish larvae are optically transparent, which allows for in vivo imaging of specific (immune) cell populations in whole transgenic organisms. Germ-free individuals can be reared to study host-microbe interactions. Altogether, these unique zebrafish features may help shed light on the mechanisms by which feed influences host-microbe-immune interactions and ultimately fish health. In this review, we first describe the anatomy and function of the zebrafish gut: the main surface where feed influences host-microbe-immune interactions. Then, we further describe what is currently known about the molecular pathways that underlie this interaction in the zebrafish gut. Finally, we summarize and critically review most of the recent research on prebiotics and probiotics in relation to alterations of zebrafish microbiota and immune responses. We discuss the advantages and disadvantages of the zebrafish as an animal model for other fish species to study feed effects on host-microbe-immune interactions.","container-title":"Frontiers in Immunology","ISSN":"1664-3224","source":"Frontiers","title":"Feed, Microbiota, and Gut Immunity: Using the Zebrafish Model to Understand Fish Health","title-short":"Feed, Microbiota, and Gut Immunity","URL":"https://www.frontiersin.org/articles/10.3389/fimmu.2020.00114","volume":"11","author":[{"family":"López Nadal","given":"Adrià"},{"family":"Ikeda-Ohtsubo","given":"Wakako"},{"family":"Sipkema","given":"Detmer"},{"family":"Peggs","given":"David"},{"family":"McGurk","given":"Charles"},{"family":"Forlenza","given":"Maria"},{"family":"Wiegertjes","given":"Geert F."},{"family":"Brugman","given":"Sylvia"}],"accessed":{"date-parts":[["2022",7,27]]},"issued":{"date-parts":[["2020"]]},"citation-key":"lopeznadal2020"}}],"schema":"https://github.com/citation-style-language/schema/raw/master/csl-citation.json"} </w:instrText>
      </w:r>
      <w:r w:rsidR="004258CD">
        <w:rPr>
          <w:rFonts w:ascii="Arial" w:eastAsia="Arial" w:hAnsi="Arial" w:cs="Arial"/>
          <w:sz w:val="22"/>
          <w:szCs w:val="22"/>
        </w:rPr>
        <w:fldChar w:fldCharType="separate"/>
      </w:r>
      <w:r w:rsidR="004258CD" w:rsidRPr="004258CD">
        <w:rPr>
          <w:rFonts w:ascii="Arial" w:hAnsi="Arial" w:cs="Arial"/>
          <w:sz w:val="22"/>
          <w:vertAlign w:val="superscript"/>
        </w:rPr>
        <w:t>2,3</w:t>
      </w:r>
      <w:r w:rsidR="004258CD">
        <w:rPr>
          <w:rFonts w:ascii="Arial" w:eastAsia="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dTHN6AP1","properties":{"formattedCitation":"\\super 4\\nosupersub{}","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4</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BReDxira","properties":{"formattedCitation":"\\super 5\\uc0\\u8211{}7\\nosupersub{}","plainCitation":"5–7","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5–7</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6"/>
      <w:commentRangeEnd w:id="6"/>
      <w:r w:rsidR="008B78E9" w:rsidRPr="00F16347">
        <w:rPr>
          <w:rStyle w:val="CommentReference"/>
          <w:rFonts w:ascii="Arial" w:hAnsi="Arial" w:cs="Arial"/>
          <w:sz w:val="22"/>
          <w:szCs w:val="22"/>
        </w:rPr>
        <w:commentReference w:id="6"/>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4YQrp3Z","properties":{"formattedCitation":"\\super 8\\uc0\\u8211{}13\\nosupersub{}","plainCitation":"8–1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8–13</w:t>
      </w:r>
      <w:r w:rsidR="00AC0B4E" w:rsidRPr="00F16347">
        <w:rPr>
          <w:rFonts w:ascii="Arial" w:eastAsia="Arial" w:hAnsi="Arial" w:cs="Arial"/>
          <w:sz w:val="22"/>
          <w:szCs w:val="22"/>
        </w:rPr>
        <w:fldChar w:fldCharType="end"/>
      </w:r>
      <w:r w:rsidRPr="00F16347">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g69pLV1F","properties":{"formattedCitation":"\\super 14,15\\nosupersub{}","plainCitation":"14,15","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14,15</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6C0551CA"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Pr>
          <w:rFonts w:ascii="Arial" w:eastAsia="Arial" w:hAnsi="Arial" w:cs="Arial"/>
          <w:sz w:val="22"/>
          <w:szCs w:val="22"/>
        </w:rPr>
        <w:t>have</w:t>
      </w:r>
      <w:r w:rsidRPr="00F16347">
        <w:rPr>
          <w:rFonts w:ascii="Arial" w:eastAsia="Arial" w:hAnsi="Arial" w:cs="Arial"/>
          <w:sz w:val="22"/>
          <w:szCs w:val="22"/>
        </w:rPr>
        <w:t xml:space="preserve">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KgdM1L4I","properties":{"formattedCitation":"\\super 6,16\\uc0\\u8211{}18\\nosupersub{}","plainCitation":"6,16–18","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6,16–18</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0mtFlqL","properties":{"formattedCitation":"\\super 4,5\\nosupersub{}","plainCitation":"4,5","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4,5</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28EE2A16" w14:textId="5C9F7BAD" w:rsidR="00266458" w:rsidRPr="00F16347" w:rsidRDefault="01E35CB0" w:rsidP="00B05322">
      <w:pPr>
        <w:spacing w:line="360" w:lineRule="auto"/>
        <w:rPr>
          <w:rFonts w:ascii="Arial" w:eastAsia="Arial" w:hAnsi="Arial" w:cs="Arial"/>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w:t>
      </w:r>
      <w:commentRangeStart w:id="7"/>
      <w:ins w:id="8" w:author="Sieler Jr, Michael James" w:date="2023-01-11T16:30:00Z">
        <w:r w:rsidR="00B04596" w:rsidRPr="00B04596">
          <w:rPr>
            <w:rFonts w:ascii="Arial" w:eastAsia="Arial" w:hAnsi="Arial" w:cs="Arial"/>
            <w:sz w:val="22"/>
            <w:szCs w:val="22"/>
          </w:rPr>
          <w:t>Skretting</w:t>
        </w:r>
      </w:ins>
      <w:commentRangeEnd w:id="7"/>
      <w:ins w:id="9" w:author="Sieler Jr, Michael James" w:date="2023-01-11T16:33:00Z">
        <w:r w:rsidR="00B05322">
          <w:rPr>
            <w:rStyle w:val="CommentReference"/>
          </w:rPr>
          <w:commentReference w:id="7"/>
        </w:r>
      </w:ins>
      <w:ins w:id="10" w:author="Sieler Jr, Michael James" w:date="2023-01-11T16:31:00Z">
        <w:r w:rsidR="00B05322">
          <w:rPr>
            <w:rFonts w:ascii="Arial" w:eastAsia="Arial" w:hAnsi="Arial" w:cs="Arial"/>
            <w:sz w:val="22"/>
            <w:szCs w:val="22"/>
          </w:rPr>
          <w:t xml:space="preserve">, </w:t>
        </w:r>
      </w:ins>
      <w:ins w:id="11" w:author="Sieler Jr, Michael James" w:date="2023-01-11T16:30:00Z">
        <w:r w:rsidR="00B04596">
          <w:rPr>
            <w:rFonts w:ascii="Arial" w:eastAsia="Arial" w:hAnsi="Arial" w:cs="Arial"/>
            <w:sz w:val="22"/>
            <w:szCs w:val="22"/>
          </w:rPr>
          <w:t>&lt;location&gt;</w:t>
        </w:r>
      </w:ins>
      <w:del w:id="12" w:author="Sieler Jr, Michael James" w:date="2023-01-11T16:30:00Z">
        <w:r w:rsidRPr="00F16347" w:rsidDel="00B04596">
          <w:rPr>
            <w:rFonts w:ascii="Arial" w:eastAsia="Arial" w:hAnsi="Arial" w:cs="Arial"/>
            <w:sz w:val="22"/>
            <w:szCs w:val="22"/>
          </w:rPr>
          <w:delText>Skittering</w:delText>
        </w:r>
      </w:del>
      <w:r w:rsidRPr="00F16347">
        <w:rPr>
          <w:rFonts w:ascii="Arial" w:eastAsia="Arial" w:hAnsi="Arial" w:cs="Arial"/>
          <w:sz w:val="22"/>
          <w:szCs w:val="22"/>
        </w:rPr>
        <w:t xml:space="preserve">) diet, which is a commercial feed widely used in zebrafish research facilities, (2) the </w:t>
      </w:r>
      <w:del w:id="13" w:author="Sieler Jr, Michael James" w:date="2023-01-11T16:31:00Z">
        <w:r w:rsidRPr="00F16347" w:rsidDel="00B05322">
          <w:rPr>
            <w:rFonts w:ascii="Arial" w:eastAsia="Arial" w:hAnsi="Arial" w:cs="Arial"/>
            <w:sz w:val="22"/>
            <w:szCs w:val="22"/>
          </w:rPr>
          <w:delText xml:space="preserve">Ziegler </w:delText>
        </w:r>
      </w:del>
      <w:ins w:id="14" w:author="Sieler Jr, Michael James" w:date="2023-01-11T16:31:00Z">
        <w:r w:rsidR="00B05322">
          <w:rPr>
            <w:rFonts w:ascii="Arial" w:eastAsia="Arial" w:hAnsi="Arial" w:cs="Arial"/>
            <w:sz w:val="22"/>
            <w:szCs w:val="22"/>
          </w:rPr>
          <w:t>ZIRC</w:t>
        </w:r>
        <w:r w:rsidR="00B05322" w:rsidRPr="00F16347">
          <w:rPr>
            <w:rFonts w:ascii="Arial" w:eastAsia="Arial" w:hAnsi="Arial" w:cs="Arial"/>
            <w:sz w:val="22"/>
            <w:szCs w:val="22"/>
          </w:rPr>
          <w:t xml:space="preserve"> </w:t>
        </w:r>
      </w:ins>
      <w:r w:rsidRPr="00F16347">
        <w:rPr>
          <w:rFonts w:ascii="Arial" w:eastAsia="Arial" w:hAnsi="Arial" w:cs="Arial"/>
          <w:sz w:val="22"/>
          <w:szCs w:val="22"/>
        </w:rPr>
        <w:t>diet</w:t>
      </w:r>
      <w:ins w:id="15" w:author="Sieler Jr, Michael James" w:date="2023-01-11T16:32:00Z">
        <w:r w:rsidR="00B05322">
          <w:rPr>
            <w:rFonts w:ascii="Arial" w:eastAsia="Arial" w:hAnsi="Arial" w:cs="Arial"/>
            <w:sz w:val="22"/>
            <w:szCs w:val="22"/>
          </w:rPr>
          <w:t xml:space="preserve">, </w:t>
        </w:r>
        <w:commentRangeStart w:id="16"/>
        <w:r w:rsidR="00B05322">
          <w:rPr>
            <w:rFonts w:ascii="Arial" w:eastAsia="Arial" w:hAnsi="Arial" w:cs="Arial"/>
            <w:sz w:val="22"/>
            <w:szCs w:val="22"/>
          </w:rPr>
          <w:t>a compound diet mixed and</w:t>
        </w:r>
      </w:ins>
      <w:r w:rsidRPr="00F16347">
        <w:rPr>
          <w:rFonts w:ascii="Arial" w:eastAsia="Arial" w:hAnsi="Arial" w:cs="Arial"/>
          <w:sz w:val="22"/>
          <w:szCs w:val="22"/>
        </w:rPr>
        <w:t xml:space="preserve"> </w:t>
      </w:r>
      <w:commentRangeEnd w:id="16"/>
      <w:r w:rsidR="001E131D">
        <w:rPr>
          <w:rStyle w:val="CommentReference"/>
        </w:rPr>
        <w:commentReference w:id="16"/>
      </w:r>
      <w:r w:rsidRPr="00F16347">
        <w:rPr>
          <w:rFonts w:ascii="Arial" w:eastAsia="Arial" w:hAnsi="Arial" w:cs="Arial"/>
          <w:sz w:val="22"/>
          <w:szCs w:val="22"/>
        </w:rPr>
        <w:t>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2DmH78HP","properties":{"formattedCitation":"\\super 5\\nosupersub{}","plainCitation":"5","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4258CD" w:rsidRPr="004258CD">
        <w:rPr>
          <w:rFonts w:ascii="Arial" w:hAnsi="Arial" w:cs="Arial"/>
          <w:sz w:val="22"/>
          <w:vertAlign w:val="superscript"/>
        </w:rPr>
        <w:t>5</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w:t>
      </w:r>
      <w:commentRangeStart w:id="17"/>
      <w:ins w:id="18" w:author="Sieler Jr, Michael James" w:date="2023-01-11T16:32:00Z">
        <w:r w:rsidR="00B05322" w:rsidRPr="00B05322">
          <w:rPr>
            <w:rFonts w:ascii="Arial" w:eastAsia="Arial" w:hAnsi="Arial" w:cs="Arial"/>
            <w:sz w:val="22"/>
            <w:szCs w:val="22"/>
          </w:rPr>
          <w:t>Overall, these diets are relatively similar from a macronutrient perspective, though</w:t>
        </w:r>
        <w:r w:rsidR="00B05322">
          <w:rPr>
            <w:rFonts w:ascii="Arial" w:eastAsia="Arial" w:hAnsi="Arial" w:cs="Arial"/>
            <w:sz w:val="22"/>
            <w:szCs w:val="22"/>
          </w:rPr>
          <w:t xml:space="preserve"> </w:t>
        </w:r>
        <w:r w:rsidR="00B05322" w:rsidRPr="00B05322">
          <w:rPr>
            <w:rFonts w:ascii="Arial" w:eastAsia="Arial" w:hAnsi="Arial" w:cs="Arial"/>
            <w:sz w:val="22"/>
            <w:szCs w:val="22"/>
          </w:rPr>
          <w:t>they differ by formulation, ingredient sourcing, manufacturing process details, and</w:t>
        </w:r>
        <w:r w:rsidR="00B05322">
          <w:rPr>
            <w:rFonts w:ascii="Arial" w:eastAsia="Arial" w:hAnsi="Arial" w:cs="Arial"/>
            <w:sz w:val="22"/>
            <w:szCs w:val="22"/>
          </w:rPr>
          <w:t xml:space="preserve"> </w:t>
        </w:r>
        <w:r w:rsidR="00B05322" w:rsidRPr="00B05322">
          <w:rPr>
            <w:rFonts w:ascii="Arial" w:eastAsia="Arial" w:hAnsi="Arial" w:cs="Arial"/>
            <w:sz w:val="22"/>
            <w:szCs w:val="22"/>
          </w:rPr>
          <w:t>consequentely also by exact nutritional content</w:t>
        </w:r>
      </w:ins>
      <w:commentRangeEnd w:id="17"/>
      <w:ins w:id="19" w:author="Sieler Jr, Michael James" w:date="2023-01-11T16:33:00Z">
        <w:r w:rsidR="00B05322">
          <w:rPr>
            <w:rStyle w:val="CommentReference"/>
          </w:rPr>
          <w:commentReference w:id="17"/>
        </w:r>
      </w:ins>
      <w:ins w:id="20" w:author="Sieler Jr, Michael James" w:date="2023-01-11T16:32:00Z">
        <w:r w:rsidR="00B05322" w:rsidRPr="00B05322">
          <w:rPr>
            <w:rFonts w:ascii="Arial" w:eastAsia="Arial" w:hAnsi="Arial" w:cs="Arial"/>
            <w:sz w:val="22"/>
            <w:szCs w:val="22"/>
          </w:rPr>
          <w:t>.</w:t>
        </w:r>
        <w:r w:rsidR="00B05322" w:rsidRPr="00B05322" w:rsidDel="00B05322">
          <w:rPr>
            <w:rFonts w:ascii="Arial" w:eastAsia="Arial" w:hAnsi="Arial" w:cs="Arial"/>
            <w:sz w:val="22"/>
            <w:szCs w:val="22"/>
          </w:rPr>
          <w:t xml:space="preserve"> </w:t>
        </w:r>
      </w:ins>
      <w:del w:id="21" w:author="Sieler Jr, Michael James" w:date="2023-01-11T16:32:00Z">
        <w:r w:rsidRPr="00F16347" w:rsidDel="00B05322">
          <w:rPr>
            <w:rFonts w:ascii="Arial" w:eastAsia="Arial" w:hAnsi="Arial" w:cs="Arial"/>
            <w:sz w:val="22"/>
            <w:szCs w:val="22"/>
          </w:rPr>
          <w:delText xml:space="preserve">Overall, these diets are relatively similar in nutritional content, though they differ in ingredients </w:delText>
        </w:r>
        <w:commentRangeStart w:id="22"/>
        <w:commentRangeStart w:id="23"/>
        <w:r w:rsidRPr="00F16347" w:rsidDel="00B05322">
          <w:rPr>
            <w:rFonts w:ascii="Arial" w:eastAsia="Arial" w:hAnsi="Arial" w:cs="Arial"/>
            <w:sz w:val="22"/>
            <w:szCs w:val="22"/>
          </w:rPr>
          <w:delText>used</w:delText>
        </w:r>
        <w:commentRangeEnd w:id="22"/>
        <w:r w:rsidR="005A684D" w:rsidRPr="00F16347" w:rsidDel="00B05322">
          <w:rPr>
            <w:rStyle w:val="CommentReference"/>
            <w:rFonts w:ascii="Arial" w:hAnsi="Arial" w:cs="Arial"/>
            <w:sz w:val="22"/>
            <w:szCs w:val="22"/>
          </w:rPr>
          <w:commentReference w:id="22"/>
        </w:r>
        <w:commentRangeEnd w:id="23"/>
        <w:r w:rsidR="001F0A4E" w:rsidDel="00B05322">
          <w:rPr>
            <w:rStyle w:val="CommentReference"/>
          </w:rPr>
          <w:commentReference w:id="23"/>
        </w:r>
        <w:r w:rsidRPr="00F16347" w:rsidDel="00B05322">
          <w:rPr>
            <w:rFonts w:ascii="Arial" w:eastAsia="Arial" w:hAnsi="Arial" w:cs="Arial"/>
            <w:sz w:val="22"/>
            <w:szCs w:val="22"/>
          </w:rPr>
          <w:delText>, ingredient sources, methods of production and</w:delText>
        </w:r>
        <w:commentRangeStart w:id="24"/>
        <w:commentRangeStart w:id="25"/>
        <w:commentRangeStart w:id="26"/>
        <w:r w:rsidRPr="00F16347" w:rsidDel="00B05322">
          <w:rPr>
            <w:rFonts w:ascii="Arial" w:eastAsia="Arial" w:hAnsi="Arial" w:cs="Arial"/>
            <w:sz w:val="22"/>
            <w:szCs w:val="22"/>
          </w:rPr>
          <w:delText xml:space="preserve"> exact nutritional content </w:delText>
        </w:r>
      </w:del>
      <w:r w:rsidRPr="00F16347">
        <w:rPr>
          <w:rFonts w:ascii="Arial" w:eastAsia="Arial" w:hAnsi="Arial" w:cs="Arial"/>
          <w:sz w:val="22"/>
          <w:szCs w:val="22"/>
        </w:rPr>
        <w:t>(Table S4.1.</w:t>
      </w:r>
      <w:r w:rsidR="00B04596">
        <w:rPr>
          <w:rFonts w:ascii="Arial" w:eastAsia="Arial" w:hAnsi="Arial" w:cs="Arial"/>
          <w:sz w:val="22"/>
          <w:szCs w:val="22"/>
        </w:rPr>
        <w:t>1</w:t>
      </w:r>
      <w:r w:rsidRPr="00F16347">
        <w:rPr>
          <w:rFonts w:ascii="Arial" w:eastAsia="Arial" w:hAnsi="Arial" w:cs="Arial"/>
          <w:sz w:val="22"/>
          <w:szCs w:val="22"/>
        </w:rPr>
        <w:t>)</w:t>
      </w:r>
      <w:commentRangeEnd w:id="24"/>
      <w:r w:rsidR="190B05CD" w:rsidRPr="00F16347">
        <w:rPr>
          <w:rStyle w:val="CommentReference"/>
          <w:rFonts w:ascii="Arial" w:hAnsi="Arial" w:cs="Arial"/>
          <w:sz w:val="22"/>
          <w:szCs w:val="22"/>
        </w:rPr>
        <w:commentReference w:id="24"/>
      </w:r>
      <w:commentRangeEnd w:id="25"/>
      <w:r w:rsidR="190B05CD" w:rsidRPr="00F16347">
        <w:rPr>
          <w:rStyle w:val="CommentReference"/>
          <w:rFonts w:ascii="Arial" w:hAnsi="Arial" w:cs="Arial"/>
          <w:sz w:val="22"/>
          <w:szCs w:val="22"/>
        </w:rPr>
        <w:commentReference w:id="25"/>
      </w:r>
      <w:commentRangeEnd w:id="26"/>
      <w:r w:rsidR="190B05CD" w:rsidRPr="00F16347">
        <w:rPr>
          <w:rStyle w:val="CommentReference"/>
          <w:rFonts w:ascii="Arial" w:hAnsi="Arial" w:cs="Arial"/>
          <w:sz w:val="22"/>
          <w:szCs w:val="22"/>
        </w:rPr>
        <w:commentReference w:id="26"/>
      </w:r>
      <w:r w:rsidRPr="00F16347">
        <w:rPr>
          <w:rFonts w:ascii="Arial" w:eastAsia="Arial" w:hAnsi="Arial" w:cs="Arial"/>
          <w:sz w:val="22"/>
          <w:szCs w:val="22"/>
        </w:rPr>
        <w:t xml:space="preserve">. In particular, we evaluated how the microbiome differed across </w:t>
      </w:r>
      <w:commentRangeStart w:id="27"/>
      <w:r w:rsidRPr="00F16347">
        <w:rPr>
          <w:rFonts w:ascii="Arial" w:eastAsia="Arial" w:hAnsi="Arial" w:cs="Arial"/>
          <w:sz w:val="22"/>
          <w:szCs w:val="22"/>
        </w:rPr>
        <w:t>these groups of fish as well as over development</w:t>
      </w:r>
      <w:commentRangeEnd w:id="27"/>
      <w:r w:rsidR="190B05CD" w:rsidRPr="00F16347">
        <w:rPr>
          <w:rStyle w:val="CommentReference"/>
          <w:rFonts w:ascii="Arial" w:hAnsi="Arial" w:cs="Arial"/>
          <w:sz w:val="22"/>
          <w:szCs w:val="22"/>
        </w:rPr>
        <w:commentReference w:id="27"/>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4258CD">
        <w:rPr>
          <w:rFonts w:ascii="Arial" w:eastAsia="Arial" w:hAnsi="Arial" w:cs="Arial"/>
          <w:i/>
          <w:iCs/>
          <w:sz w:val="22"/>
          <w:szCs w:val="22"/>
        </w:rPr>
        <w:instrText xml:space="preserve"> ADDIN ZOTERO_ITEM CSL_CITATION {"citationID":"Rzy5nJfT","properties":{"formattedCitation":"\\super 19\\nosupersub{}","plainCitation":"19","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4258CD" w:rsidRPr="004258CD">
        <w:rPr>
          <w:rFonts w:ascii="Arial" w:hAnsi="Arial" w:cs="Arial"/>
          <w:sz w:val="22"/>
          <w:vertAlign w:val="superscript"/>
        </w:rPr>
        <w:t>19</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28"/>
      <w:commentRangeEnd w:id="28"/>
      <w:r w:rsidR="007B5E15">
        <w:rPr>
          <w:rStyle w:val="CommentReference"/>
        </w:rPr>
        <w:commentReference w:id="28"/>
      </w:r>
      <w:del w:id="29" w:author="Sieler Jr, Michael James" w:date="2022-12-20T12:51:00Z">
        <w:r w:rsidR="00266458" w:rsidRPr="00FD1A6F" w:rsidDel="00FD1A6F">
          <w:rPr>
            <w:rFonts w:ascii="Arial" w:eastAsia="Arial" w:hAnsi="Arial" w:cs="Arial"/>
            <w:iCs/>
            <w:sz w:val="22"/>
            <w:szCs w:val="22"/>
            <w:highlight w:val="yellow"/>
          </w:rPr>
          <w:delText>.</w:delText>
        </w:r>
      </w:del>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0845"/>
      </w:tblGrid>
      <w:tr w:rsidR="00F01CA1" w:rsidRPr="00F16347" w14:paraId="6D2EE795" w14:textId="77777777" w:rsidTr="3B7BD563">
        <w:tc>
          <w:tcPr>
            <w:tcW w:w="10845" w:type="dxa"/>
          </w:tcPr>
          <w:p w14:paraId="06D9D0E0" w14:textId="7CDBAD4F" w:rsidR="00F01CA1" w:rsidRPr="00F16347" w:rsidRDefault="00AF67D3" w:rsidP="00C2190C">
            <w:pPr>
              <w:spacing w:line="360" w:lineRule="auto"/>
              <w:jc w:val="center"/>
              <w:rPr>
                <w:rFonts w:ascii="Arial" w:hAnsi="Arial" w:cs="Arial"/>
                <w:sz w:val="22"/>
                <w:szCs w:val="22"/>
              </w:rPr>
            </w:pPr>
            <w:r>
              <w:rPr>
                <w:rFonts w:ascii="Arial" w:hAnsi="Arial" w:cs="Arial"/>
                <w:noProof/>
                <w:sz w:val="22"/>
                <w:szCs w:val="22"/>
              </w:rPr>
              <w:drawing>
                <wp:inline distT="0" distB="0" distL="0" distR="0" wp14:anchorId="1294990D" wp14:editId="3E0B4DCC">
                  <wp:extent cx="6120000" cy="2971202"/>
                  <wp:effectExtent l="0" t="0" r="1905" b="635"/>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2971202"/>
                          </a:xfrm>
                          <a:prstGeom prst="rect">
                            <a:avLst/>
                          </a:prstGeom>
                        </pic:spPr>
                      </pic:pic>
                    </a:graphicData>
                  </a:graphic>
                </wp:inline>
              </w:drawing>
            </w:r>
          </w:p>
        </w:tc>
      </w:tr>
      <w:tr w:rsidR="00F01CA1" w:rsidRPr="00F16347" w14:paraId="642806B4" w14:textId="77777777" w:rsidTr="3B7BD563">
        <w:tc>
          <w:tcPr>
            <w:tcW w:w="10845" w:type="dxa"/>
          </w:tcPr>
          <w:p w14:paraId="3B772089" w14:textId="07C34158" w:rsidR="00F01CA1" w:rsidRPr="00F16347" w:rsidRDefault="217D0C5E" w:rsidP="007B5E15">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during the course of the study. Symbols indicate when an event occurred. 1) </w:t>
            </w:r>
            <w:r w:rsidR="00AF67D3">
              <w:rPr>
                <w:rFonts w:ascii="Arial" w:eastAsia="Arial" w:hAnsi="Arial" w:cs="Arial"/>
                <w:sz w:val="22"/>
                <w:szCs w:val="22"/>
              </w:rPr>
              <w:t>270 f</w:t>
            </w:r>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dpf)</w:t>
            </w:r>
            <w:r w:rsidRPr="00F16347">
              <w:rPr>
                <w:rFonts w:ascii="Arial" w:eastAsia="Arial" w:hAnsi="Arial" w:cs="Arial"/>
                <w:sz w:val="22"/>
                <w:szCs w:val="22"/>
              </w:rPr>
              <w:t xml:space="preserve"> on a nursery diet</w:t>
            </w:r>
            <w:r w:rsidR="009A716E">
              <w:rPr>
                <w:rFonts w:ascii="Arial" w:eastAsia="Arial" w:hAnsi="Arial" w:cs="Arial"/>
                <w:sz w:val="22"/>
                <w:szCs w:val="22"/>
              </w:rPr>
              <w:t xml:space="preserve"> across 18 tanks (15 fish per tank)</w:t>
            </w:r>
            <w:r w:rsidRPr="00F16347">
              <w:rPr>
                <w:rFonts w:ascii="Arial" w:eastAsia="Arial" w:hAnsi="Arial" w:cs="Arial"/>
                <w:sz w:val="22"/>
                <w:szCs w:val="22"/>
              </w:rPr>
              <w:t xml:space="preserve">. 2) At 30 </w:t>
            </w:r>
            <w:r w:rsidR="00C37A17" w:rsidRPr="00F16347">
              <w:rPr>
                <w:rFonts w:ascii="Arial" w:eastAsia="Arial" w:hAnsi="Arial" w:cs="Arial"/>
                <w:sz w:val="22"/>
                <w:szCs w:val="22"/>
              </w:rPr>
              <w:t>dpf</w:t>
            </w:r>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dpf</w:t>
            </w:r>
            <w:r w:rsidRPr="00F16347">
              <w:rPr>
                <w:rFonts w:ascii="Arial" w:eastAsia="Arial" w:hAnsi="Arial" w:cs="Arial"/>
                <w:sz w:val="22"/>
                <w:szCs w:val="22"/>
              </w:rPr>
              <w:t>. 3) At 129</w:t>
            </w:r>
            <w:r w:rsidR="00C37A17" w:rsidRPr="00F16347">
              <w:rPr>
                <w:rFonts w:ascii="Arial" w:eastAsia="Arial" w:hAnsi="Arial" w:cs="Arial"/>
                <w:sz w:val="22"/>
                <w:szCs w:val="22"/>
              </w:rPr>
              <w:t xml:space="preserve"> dpf</w:t>
            </w:r>
            <w:r w:rsidRPr="00F16347">
              <w:rPr>
                <w:rFonts w:ascii="Arial" w:eastAsia="Arial" w:hAnsi="Arial" w:cs="Arial"/>
                <w:sz w:val="22"/>
                <w:szCs w:val="22"/>
              </w:rPr>
              <w:t xml:space="preserve">, fish were switched to an adult formulation of their respective diets. </w:t>
            </w:r>
            <w:r w:rsidR="009A716E">
              <w:rPr>
                <w:rFonts w:ascii="Arial" w:eastAsia="Arial" w:hAnsi="Arial" w:cs="Arial"/>
                <w:sz w:val="22"/>
                <w:szCs w:val="22"/>
              </w:rPr>
              <w:t>Additionally, b</w:t>
            </w:r>
            <w:r w:rsidR="00AF67D3">
              <w:rPr>
                <w:rFonts w:ascii="Arial" w:eastAsia="Arial" w:hAnsi="Arial" w:cs="Arial"/>
                <w:sz w:val="22"/>
                <w:szCs w:val="22"/>
              </w:rPr>
              <w:t>ody size</w:t>
            </w:r>
            <w:r w:rsidRPr="00F16347">
              <w:rPr>
                <w:rFonts w:ascii="Arial" w:eastAsia="Arial" w:hAnsi="Arial" w:cs="Arial"/>
                <w:sz w:val="22"/>
                <w:szCs w:val="22"/>
              </w:rPr>
              <w:t xml:space="preserve"> measurements </w:t>
            </w:r>
            <w:r w:rsidR="00AF67D3">
              <w:rPr>
                <w:rFonts w:ascii="Arial" w:eastAsia="Arial" w:hAnsi="Arial" w:cs="Arial"/>
                <w:sz w:val="22"/>
                <w:szCs w:val="22"/>
              </w:rPr>
              <w:t xml:space="preserve">were conducted on all fish and fecal samples were collected from a random selection of five fish </w:t>
            </w:r>
            <w:r w:rsidR="009A716E">
              <w:rPr>
                <w:rFonts w:ascii="Arial" w:eastAsia="Arial" w:hAnsi="Arial" w:cs="Arial"/>
                <w:sz w:val="22"/>
                <w:szCs w:val="22"/>
              </w:rPr>
              <w:t>per tank</w:t>
            </w:r>
            <w:r w:rsidR="00AF67D3">
              <w:rPr>
                <w:rFonts w:ascii="Arial" w:eastAsia="Arial" w:hAnsi="Arial" w:cs="Arial"/>
                <w:sz w:val="22"/>
                <w:szCs w:val="22"/>
              </w:rPr>
              <w:t xml:space="preserve"> (n = 90)</w:t>
            </w:r>
            <w:r w:rsidRPr="00F16347">
              <w:rPr>
                <w:rFonts w:ascii="Arial" w:eastAsia="Arial" w:hAnsi="Arial" w:cs="Arial"/>
                <w:sz w:val="22"/>
                <w:szCs w:val="22"/>
              </w:rPr>
              <w:t xml:space="preserve">. 4) Afterwards, a cohort of fish from each diet were exposed to </w:t>
            </w:r>
            <w:r w:rsidRPr="00F16347">
              <w:rPr>
                <w:rFonts w:ascii="Arial" w:eastAsia="Arial" w:hAnsi="Arial" w:cs="Arial"/>
                <w:i/>
                <w:iCs/>
                <w:sz w:val="22"/>
                <w:szCs w:val="22"/>
              </w:rPr>
              <w:t xml:space="preserve">Mycobacterium </w:t>
            </w:r>
            <w:r w:rsidR="007B5E15">
              <w:rPr>
                <w:rFonts w:ascii="Arial" w:eastAsia="Arial" w:hAnsi="Arial" w:cs="Arial"/>
                <w:i/>
                <w:iCs/>
                <w:sz w:val="22"/>
                <w:szCs w:val="22"/>
              </w:rPr>
              <w:t>c</w:t>
            </w:r>
            <w:r w:rsidRPr="00F16347">
              <w:rPr>
                <w:rFonts w:ascii="Arial" w:eastAsia="Arial" w:hAnsi="Arial" w:cs="Arial"/>
                <w:i/>
                <w:iCs/>
                <w:sz w:val="22"/>
                <w:szCs w:val="22"/>
              </w:rPr>
              <w:t>helonae</w:t>
            </w:r>
            <w:r w:rsidRPr="00F16347">
              <w:rPr>
                <w:rFonts w:ascii="Arial" w:eastAsia="Arial" w:hAnsi="Arial" w:cs="Arial"/>
                <w:sz w:val="22"/>
                <w:szCs w:val="22"/>
              </w:rPr>
              <w:t xml:space="preserve">. 5) </w:t>
            </w:r>
            <w:r w:rsidR="009A716E">
              <w:rPr>
                <w:rFonts w:ascii="Arial" w:eastAsia="Arial" w:hAnsi="Arial" w:cs="Arial"/>
                <w:sz w:val="22"/>
                <w:szCs w:val="22"/>
              </w:rPr>
              <w:t>Three</w:t>
            </w:r>
            <w:r w:rsidR="009A716E" w:rsidRPr="00F16347">
              <w:rPr>
                <w:rFonts w:ascii="Arial" w:eastAsia="Arial" w:hAnsi="Arial" w:cs="Arial"/>
                <w:sz w:val="22"/>
                <w:szCs w:val="22"/>
              </w:rPr>
              <w:t xml:space="preserve"> </w:t>
            </w:r>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dpf</w:t>
            </w:r>
            <w:r w:rsidRPr="00F16347">
              <w:rPr>
                <w:rFonts w:ascii="Arial" w:eastAsia="Arial" w:hAnsi="Arial" w:cs="Arial"/>
                <w:sz w:val="22"/>
                <w:szCs w:val="22"/>
              </w:rPr>
              <w:t xml:space="preserve">, </w:t>
            </w:r>
            <w:r w:rsidR="00AF67D3">
              <w:rPr>
                <w:rFonts w:ascii="Arial" w:eastAsia="Arial" w:hAnsi="Arial" w:cs="Arial"/>
                <w:sz w:val="22"/>
                <w:szCs w:val="22"/>
              </w:rPr>
              <w:t>body size</w:t>
            </w:r>
            <w:r w:rsidR="00AF67D3" w:rsidRPr="00F16347">
              <w:rPr>
                <w:rFonts w:ascii="Arial" w:eastAsia="Arial" w:hAnsi="Arial" w:cs="Arial"/>
                <w:sz w:val="22"/>
                <w:szCs w:val="22"/>
              </w:rPr>
              <w:t xml:space="preserve"> measurements</w:t>
            </w:r>
            <w:r w:rsidR="00AF67D3">
              <w:rPr>
                <w:rFonts w:ascii="Arial" w:eastAsia="Arial" w:hAnsi="Arial" w:cs="Arial"/>
                <w:sz w:val="22"/>
                <w:szCs w:val="22"/>
              </w:rPr>
              <w:t xml:space="preserve"> were conducted on all fish and</w:t>
            </w:r>
            <w:r w:rsidR="00AF67D3" w:rsidRPr="00F16347">
              <w:rPr>
                <w:rFonts w:ascii="Arial" w:eastAsia="Arial" w:hAnsi="Arial" w:cs="Arial"/>
                <w:sz w:val="22"/>
                <w:szCs w:val="22"/>
              </w:rPr>
              <w:t xml:space="preserve"> </w:t>
            </w:r>
            <w:r w:rsidRPr="00F16347">
              <w:rPr>
                <w:rFonts w:ascii="Arial" w:eastAsia="Arial" w:hAnsi="Arial" w:cs="Arial"/>
                <w:sz w:val="22"/>
                <w:szCs w:val="22"/>
              </w:rPr>
              <w:t>fecal samples were collected</w:t>
            </w:r>
            <w:r w:rsidR="00AF67D3">
              <w:rPr>
                <w:rFonts w:ascii="Arial" w:eastAsia="Arial" w:hAnsi="Arial" w:cs="Arial"/>
                <w:sz w:val="22"/>
                <w:szCs w:val="22"/>
              </w:rPr>
              <w:t xml:space="preserve"> from a random selection of five fish per</w:t>
            </w:r>
            <w:r w:rsidR="009A716E">
              <w:rPr>
                <w:rFonts w:ascii="Arial" w:eastAsia="Arial" w:hAnsi="Arial" w:cs="Arial"/>
                <w:sz w:val="22"/>
                <w:szCs w:val="22"/>
              </w:rPr>
              <w:t xml:space="preserve"> tank </w:t>
            </w:r>
            <w:r w:rsidR="00AF67D3">
              <w:rPr>
                <w:rFonts w:ascii="Arial" w:eastAsia="Arial" w:hAnsi="Arial" w:cs="Arial"/>
                <w:sz w:val="22"/>
                <w:szCs w:val="22"/>
              </w:rPr>
              <w:t>(n = 89)</w:t>
            </w:r>
            <w:r w:rsidRPr="00F16347">
              <w:rPr>
                <w:rFonts w:ascii="Arial" w:eastAsia="Arial" w:hAnsi="Arial" w:cs="Arial"/>
                <w:sz w:val="22"/>
                <w:szCs w:val="22"/>
              </w:rPr>
              <w:t>. Histopathology check was conducted to assess infection burden</w:t>
            </w:r>
            <w:r w:rsidR="00AF67D3">
              <w:rPr>
                <w:rFonts w:ascii="Arial" w:eastAsia="Arial" w:hAnsi="Arial" w:cs="Arial"/>
                <w:sz w:val="22"/>
                <w:szCs w:val="22"/>
              </w:rPr>
              <w:t xml:space="preserve"> on all fish</w:t>
            </w:r>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30"/>
      <w:r w:rsidR="217D0C5E" w:rsidRPr="00F16347">
        <w:rPr>
          <w:rFonts w:ascii="Arial" w:eastAsia="Arial" w:hAnsi="Arial" w:cs="Arial"/>
          <w:b/>
          <w:bCs/>
          <w:color w:val="000000" w:themeColor="text1"/>
          <w:sz w:val="22"/>
          <w:szCs w:val="22"/>
        </w:rPr>
        <w:t>Diet differentially influences physiology and gut microbiome at 4 months old</w:t>
      </w:r>
      <w:commentRangeEnd w:id="30"/>
      <w:r w:rsidR="4EF453E4" w:rsidRPr="00F16347">
        <w:rPr>
          <w:rStyle w:val="CommentReference"/>
          <w:rFonts w:ascii="Arial" w:hAnsi="Arial" w:cs="Arial"/>
          <w:sz w:val="22"/>
          <w:szCs w:val="22"/>
        </w:rPr>
        <w:commentReference w:id="30"/>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3">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5">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6">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31"/>
            <w:r w:rsidRPr="00F16347">
              <w:rPr>
                <w:rFonts w:ascii="Arial" w:eastAsia="Arial" w:hAnsi="Arial" w:cs="Arial"/>
                <w:b/>
                <w:bCs/>
                <w:color w:val="000000" w:themeColor="text1"/>
                <w:sz w:val="22"/>
                <w:szCs w:val="22"/>
              </w:rPr>
              <w:t>Figure 2</w:t>
            </w:r>
            <w:commentRangeEnd w:id="31"/>
            <w:r w:rsidR="705D1E98" w:rsidRPr="00F16347">
              <w:rPr>
                <w:rStyle w:val="CommentReference"/>
                <w:rFonts w:ascii="Arial" w:hAnsi="Arial" w:cs="Arial"/>
                <w:sz w:val="22"/>
                <w:szCs w:val="22"/>
              </w:rPr>
              <w:commentReference w:id="31"/>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32"/>
            <w:commentRangeStart w:id="33"/>
            <w:r w:rsidRPr="00F16347">
              <w:rPr>
                <w:rFonts w:ascii="Arial" w:eastAsia="Arial" w:hAnsi="Arial" w:cs="Arial"/>
                <w:color w:val="000000" w:themeColor="text1"/>
                <w:sz w:val="22"/>
                <w:szCs w:val="22"/>
              </w:rPr>
              <w:t xml:space="preserve">Simpson’s </w:t>
            </w:r>
            <w:commentRangeEnd w:id="32"/>
            <w:r w:rsidR="705D1E98" w:rsidRPr="00F16347">
              <w:rPr>
                <w:rStyle w:val="CommentReference"/>
                <w:rFonts w:ascii="Arial" w:hAnsi="Arial" w:cs="Arial"/>
                <w:sz w:val="22"/>
                <w:szCs w:val="22"/>
              </w:rPr>
              <w:commentReference w:id="32"/>
            </w:r>
            <w:commentRangeEnd w:id="33"/>
            <w:r w:rsidR="705D1E98" w:rsidRPr="00F16347">
              <w:rPr>
                <w:rStyle w:val="CommentReference"/>
                <w:rFonts w:ascii="Arial" w:hAnsi="Arial" w:cs="Arial"/>
                <w:sz w:val="22"/>
                <w:szCs w:val="22"/>
              </w:rPr>
              <w:commentReference w:id="33"/>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34"/>
      <w:r w:rsidRPr="00F16347">
        <w:rPr>
          <w:rFonts w:ascii="Arial" w:eastAsia="Arial" w:hAnsi="Arial" w:cs="Arial"/>
          <w:sz w:val="22"/>
          <w:szCs w:val="22"/>
        </w:rPr>
        <w:t>1</w:t>
      </w:r>
      <w:commentRangeEnd w:id="34"/>
      <w:r w:rsidR="190B05CD" w:rsidRPr="00F16347">
        <w:rPr>
          <w:rStyle w:val="CommentReference"/>
          <w:rFonts w:ascii="Arial" w:hAnsi="Arial" w:cs="Arial"/>
          <w:sz w:val="22"/>
          <w:szCs w:val="22"/>
        </w:rPr>
        <w:commentReference w:id="34"/>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35"/>
      <w:commentRangeStart w:id="36"/>
      <w:r w:rsidRPr="00F16347">
        <w:rPr>
          <w:rFonts w:ascii="Arial" w:eastAsia="Arial" w:hAnsi="Arial" w:cs="Arial"/>
          <w:color w:val="000000" w:themeColor="text1"/>
          <w:sz w:val="22"/>
          <w:szCs w:val="22"/>
        </w:rPr>
        <w:t xml:space="preserve">ZIRC-diet fed fish </w:t>
      </w:r>
      <w:commentRangeEnd w:id="35"/>
      <w:r w:rsidR="190B05CD" w:rsidRPr="00F16347">
        <w:rPr>
          <w:rStyle w:val="CommentReference"/>
          <w:rFonts w:ascii="Arial" w:hAnsi="Arial" w:cs="Arial"/>
          <w:sz w:val="22"/>
          <w:szCs w:val="22"/>
        </w:rPr>
        <w:commentReference w:id="35"/>
      </w:r>
      <w:commentRangeEnd w:id="36"/>
      <w:r w:rsidR="190B05CD" w:rsidRPr="00F16347">
        <w:rPr>
          <w:rStyle w:val="CommentReference"/>
          <w:rFonts w:ascii="Arial" w:hAnsi="Arial" w:cs="Arial"/>
          <w:sz w:val="22"/>
          <w:szCs w:val="22"/>
        </w:rPr>
        <w:commentReference w:id="36"/>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37"/>
      <w:r w:rsidR="217D0C5E" w:rsidRPr="00F16347">
        <w:rPr>
          <w:rFonts w:ascii="Arial" w:eastAsia="Arial" w:hAnsi="Arial" w:cs="Arial"/>
          <w:color w:val="000000" w:themeColor="text1"/>
          <w:sz w:val="22"/>
          <w:szCs w:val="22"/>
        </w:rPr>
        <w:t>richness, Simpson’s Index, and Shannon Entropy</w:t>
      </w:r>
      <w:commentRangeEnd w:id="37"/>
      <w:r w:rsidRPr="00F16347">
        <w:rPr>
          <w:rStyle w:val="CommentReference"/>
          <w:rFonts w:ascii="Arial" w:hAnsi="Arial" w:cs="Arial"/>
          <w:sz w:val="22"/>
          <w:szCs w:val="22"/>
        </w:rPr>
        <w:commentReference w:id="37"/>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38"/>
      <w:r w:rsidR="217D0C5E" w:rsidRPr="00F16347">
        <w:rPr>
          <w:rFonts w:ascii="Arial" w:eastAsia="Arial" w:hAnsi="Arial" w:cs="Arial"/>
          <w:color w:val="000000" w:themeColor="text1"/>
          <w:sz w:val="22"/>
          <w:szCs w:val="22"/>
        </w:rPr>
        <w:t>may differentially impact rare and abundant microbial members of the gut.</w:t>
      </w:r>
      <w:commentRangeEnd w:id="38"/>
      <w:r w:rsidRPr="00F16347">
        <w:rPr>
          <w:rStyle w:val="CommentReference"/>
          <w:rFonts w:ascii="Arial" w:hAnsi="Arial" w:cs="Arial"/>
          <w:sz w:val="22"/>
          <w:szCs w:val="22"/>
        </w:rPr>
        <w:commentReference w:id="38"/>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To evaluate how diet associates with microbiome community composition, we quantified the Bray-Curtis, Canberra and Sorensen dissimilarity amongst all sample. We detected a significant clustering of microbial gut community composition based on diet as measured by all beta-diversity metrics (PERMANOVA, P &lt; 0.05; Figure 2C</w:t>
      </w:r>
      <w:commentRangeStart w:id="39"/>
      <w:commentRangeStart w:id="40"/>
      <w:r w:rsidRPr="00F16347">
        <w:rPr>
          <w:rFonts w:ascii="Arial" w:eastAsia="Arial" w:hAnsi="Arial" w:cs="Arial"/>
          <w:color w:val="000000" w:themeColor="text1"/>
          <w:sz w:val="22"/>
          <w:szCs w:val="22"/>
        </w:rPr>
        <w:t>, Table S1.3.1</w:t>
      </w:r>
      <w:commentRangeEnd w:id="39"/>
      <w:r w:rsidR="190B05CD" w:rsidRPr="00F16347">
        <w:rPr>
          <w:rStyle w:val="CommentReference"/>
          <w:rFonts w:ascii="Arial" w:hAnsi="Arial" w:cs="Arial"/>
          <w:sz w:val="22"/>
          <w:szCs w:val="22"/>
        </w:rPr>
        <w:commentReference w:id="39"/>
      </w:r>
      <w:commentRangeEnd w:id="40"/>
      <w:r w:rsidR="190B05CD" w:rsidRPr="00F16347">
        <w:rPr>
          <w:rStyle w:val="CommentReference"/>
          <w:rFonts w:ascii="Arial" w:hAnsi="Arial" w:cs="Arial"/>
          <w:sz w:val="22"/>
          <w:szCs w:val="22"/>
        </w:rPr>
        <w:commentReference w:id="40"/>
      </w:r>
      <w:r w:rsidRPr="00F16347">
        <w:rPr>
          <w:rFonts w:ascii="Arial" w:eastAsia="Arial" w:hAnsi="Arial" w:cs="Arial"/>
          <w:color w:val="000000" w:themeColor="text1"/>
          <w:sz w:val="22"/>
          <w:szCs w:val="22"/>
        </w:rPr>
        <w:t xml:space="preserve">).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6487F77B"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r w:rsidRPr="00F16347">
        <w:rPr>
          <w:rFonts w:ascii="Arial" w:eastAsia="Arial" w:hAnsi="Arial" w:cs="Arial"/>
          <w:i/>
          <w:iCs/>
          <w:color w:val="000000" w:themeColor="text1"/>
          <w:sz w:val="22"/>
          <w:szCs w:val="22"/>
        </w:rPr>
        <w:t>Microscillaceae</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Chitinibacteraceae</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4258CD">
        <w:rPr>
          <w:rFonts w:ascii="Arial" w:hAnsi="Arial" w:cs="Arial"/>
          <w:color w:val="000000" w:themeColor="text1"/>
          <w:sz w:val="22"/>
          <w:szCs w:val="22"/>
        </w:rPr>
        <w:instrText xml:space="preserve"> ADDIN ZOTERO_ITEM CSL_CITATION {"citationID":"uikWE4Bi","properties":{"formattedCitation":"\\super 14,15\\nosupersub{}","plainCitation":"14,1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4258CD" w:rsidRPr="004258CD">
        <w:rPr>
          <w:rFonts w:ascii="Arial" w:hAnsi="Arial" w:cs="Arial"/>
          <w:color w:val="000000"/>
          <w:sz w:val="22"/>
          <w:vertAlign w:val="superscript"/>
        </w:rPr>
        <w:t>14,15</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7"/>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Bray-Curtis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size </w:t>
            </w:r>
            <w:r w:rsidR="00F7598B" w:rsidRPr="00F16347">
              <w:rPr>
                <w:rFonts w:ascii="Arial" w:hAnsi="Arial" w:cs="Arial"/>
                <w:color w:val="000000"/>
                <w:sz w:val="22"/>
                <w:szCs w:val="22"/>
              </w:rPr>
              <w:t xml:space="preserve"> and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46"/>
      <w:commentRangeEnd w:id="46"/>
      <w:r w:rsidR="190B05CD" w:rsidRPr="00F16347">
        <w:rPr>
          <w:rStyle w:val="CommentReference"/>
          <w:rFonts w:ascii="Arial" w:hAnsi="Arial" w:cs="Arial"/>
          <w:sz w:val="22"/>
          <w:szCs w:val="22"/>
        </w:rPr>
        <w:commentReference w:id="46"/>
      </w:r>
      <w:commentRangeStart w:id="47"/>
      <w:commentRangeEnd w:id="47"/>
      <w:r w:rsidR="190B05CD" w:rsidRPr="00F16347">
        <w:rPr>
          <w:rStyle w:val="CommentReference"/>
          <w:rFonts w:ascii="Arial" w:hAnsi="Arial" w:cs="Arial"/>
          <w:sz w:val="22"/>
          <w:szCs w:val="22"/>
        </w:rPr>
        <w:commentReference w:id="47"/>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48"/>
      <w:r w:rsidRPr="00F16347">
        <w:rPr>
          <w:rFonts w:ascii="Arial" w:eastAsiaTheme="minorEastAsia" w:hAnsi="Arial" w:cs="Arial"/>
          <w:sz w:val="22"/>
          <w:szCs w:val="22"/>
        </w:rPr>
        <w:t>beta-diversity</w:t>
      </w:r>
      <w:commentRangeEnd w:id="48"/>
      <w:r w:rsidR="190B05CD" w:rsidRPr="00F16347">
        <w:rPr>
          <w:rStyle w:val="CommentReference"/>
          <w:rFonts w:ascii="Arial" w:hAnsi="Arial" w:cs="Arial"/>
          <w:sz w:val="22"/>
          <w:szCs w:val="22"/>
        </w:rPr>
        <w:commentReference w:id="48"/>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49"/>
      <w:commentRangeEnd w:id="49"/>
      <w:r w:rsidR="190B05CD" w:rsidRPr="00F16347">
        <w:rPr>
          <w:rStyle w:val="CommentReference"/>
          <w:rFonts w:ascii="Arial" w:hAnsi="Arial" w:cs="Arial"/>
          <w:sz w:val="22"/>
          <w:szCs w:val="22"/>
        </w:rPr>
        <w:commentReference w:id="49"/>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50"/>
      <w:r w:rsidRPr="00F16347">
        <w:rPr>
          <w:rFonts w:ascii="Arial" w:eastAsia="Calibri" w:hAnsi="Arial" w:cs="Arial"/>
          <w:sz w:val="22"/>
          <w:szCs w:val="22"/>
        </w:rPr>
        <w:t xml:space="preserve"> an analysis using the</w:t>
      </w:r>
      <w:commentRangeEnd w:id="50"/>
      <w:r w:rsidR="190B05CD" w:rsidRPr="00F16347">
        <w:rPr>
          <w:rStyle w:val="CommentReference"/>
          <w:rFonts w:ascii="Arial" w:hAnsi="Arial" w:cs="Arial"/>
          <w:sz w:val="22"/>
          <w:szCs w:val="22"/>
        </w:rPr>
        <w:commentReference w:id="50"/>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fish </w:t>
      </w:r>
      <w:r w:rsidRPr="00F16347">
        <w:rPr>
          <w:rFonts w:ascii="Arial" w:eastAsiaTheme="minorEastAsia" w:hAnsi="Arial" w:cs="Arial"/>
          <w:sz w:val="22"/>
          <w:szCs w:val="22"/>
        </w:rPr>
        <w:t xml:space="preserve"> across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759C2A6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51"/>
      <w:commentRangeEnd w:id="51"/>
      <w:r w:rsidR="190B05CD" w:rsidRPr="00F16347">
        <w:rPr>
          <w:rStyle w:val="CommentReference"/>
          <w:rFonts w:ascii="Arial" w:hAnsi="Arial" w:cs="Arial"/>
          <w:sz w:val="22"/>
          <w:szCs w:val="22"/>
        </w:rPr>
        <w:commentReference w:id="51"/>
      </w:r>
      <w:commentRangeStart w:id="52"/>
      <w:r w:rsidRPr="00F16347">
        <w:rPr>
          <w:rFonts w:ascii="Arial" w:eastAsiaTheme="minorEastAsia" w:hAnsi="Arial" w:cs="Arial"/>
          <w:sz w:val="22"/>
          <w:szCs w:val="22"/>
        </w:rPr>
        <w:t xml:space="preserve"> one of the diets</w:t>
      </w:r>
      <w:commentRangeEnd w:id="52"/>
      <w:r w:rsidR="190B05CD" w:rsidRPr="00F16347">
        <w:rPr>
          <w:rStyle w:val="CommentReference"/>
          <w:rFonts w:ascii="Arial" w:hAnsi="Arial" w:cs="Arial"/>
          <w:sz w:val="22"/>
          <w:szCs w:val="22"/>
        </w:rPr>
        <w:commentReference w:id="52"/>
      </w:r>
      <w:r w:rsidRPr="00F16347">
        <w:rPr>
          <w:rFonts w:ascii="Arial" w:eastAsiaTheme="minorEastAsia" w:hAnsi="Arial" w:cs="Arial"/>
          <w:sz w:val="22"/>
          <w:szCs w:val="22"/>
        </w:rPr>
        <w:t xml:space="preserve"> (Table S2.6.1). </w:t>
      </w:r>
      <w:commentRangeStart w:id="53"/>
      <w:commentRangeEnd w:id="53"/>
      <w:r w:rsidR="190B05CD" w:rsidRPr="00F16347">
        <w:rPr>
          <w:rStyle w:val="CommentReference"/>
          <w:rFonts w:ascii="Arial" w:hAnsi="Arial" w:cs="Arial"/>
          <w:sz w:val="22"/>
          <w:szCs w:val="22"/>
        </w:rPr>
        <w:commentReference w:id="53"/>
      </w:r>
      <w:r w:rsidRPr="00F16347">
        <w:rPr>
          <w:rFonts w:ascii="Arial" w:eastAsiaTheme="minorEastAsia" w:hAnsi="Arial" w:cs="Arial"/>
          <w:sz w:val="22"/>
          <w:szCs w:val="22"/>
        </w:rPr>
        <w:t xml:space="preserve"> Across all three diets, the taxa that were more abundant included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and an unnamed genus in the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family were </w:t>
      </w:r>
      <w:commentRangeStart w:id="54"/>
      <w:commentRangeEnd w:id="54"/>
      <w:r w:rsidR="190B05CD" w:rsidRPr="00F16347">
        <w:rPr>
          <w:rStyle w:val="CommentReference"/>
          <w:rFonts w:ascii="Arial" w:hAnsi="Arial" w:cs="Arial"/>
          <w:sz w:val="22"/>
          <w:szCs w:val="22"/>
        </w:rPr>
        <w:commentReference w:id="54"/>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r w:rsidRPr="00F16347">
        <w:rPr>
          <w:rFonts w:ascii="Arial" w:eastAsiaTheme="minorEastAsia" w:hAnsi="Arial" w:cs="Arial"/>
          <w:i/>
          <w:iCs/>
          <w:sz w:val="22"/>
          <w:szCs w:val="22"/>
        </w:rPr>
        <w:t>Phreatobacter</w:t>
      </w:r>
      <w:r w:rsidRPr="00F16347">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w:t>
      </w:r>
      <w:commentRangeStart w:id="55"/>
      <w:commentRangeEnd w:id="55"/>
      <w:r w:rsidR="190B05CD" w:rsidRPr="00F16347">
        <w:rPr>
          <w:rStyle w:val="CommentReference"/>
          <w:rFonts w:ascii="Arial" w:hAnsi="Arial" w:cs="Arial"/>
          <w:sz w:val="22"/>
          <w:szCs w:val="22"/>
        </w:rPr>
        <w:commentReference w:id="55"/>
      </w:r>
      <w:r w:rsidRPr="00F16347">
        <w:rPr>
          <w:rFonts w:ascii="Arial" w:eastAsiaTheme="minorEastAsia" w:hAnsi="Arial" w:cs="Arial"/>
          <w:sz w:val="22"/>
          <w:szCs w:val="22"/>
        </w:rPr>
        <w:t xml:space="preserve"> (Figure S2.6.2.5). The Gemma-diet fed fish were uniquely enriched for </w:t>
      </w:r>
      <w:r w:rsidRPr="00F16347">
        <w:rPr>
          <w:rFonts w:ascii="Arial" w:eastAsiaTheme="minorEastAsia" w:hAnsi="Arial" w:cs="Arial"/>
          <w:i/>
          <w:iCs/>
          <w:sz w:val="22"/>
          <w:szCs w:val="22"/>
        </w:rPr>
        <w:t>Exiguobacterium</w:t>
      </w:r>
      <w:r w:rsidRPr="00F16347">
        <w:rPr>
          <w:rFonts w:ascii="Arial" w:eastAsiaTheme="minorEastAsia" w:hAnsi="Arial" w:cs="Arial"/>
          <w:sz w:val="22"/>
          <w:szCs w:val="22"/>
        </w:rPr>
        <w:t xml:space="preserve"> (Table S2.6.2.1). </w:t>
      </w:r>
      <w:r w:rsidRPr="00F16347">
        <w:rPr>
          <w:rFonts w:ascii="Arial" w:eastAsiaTheme="minorEastAsia" w:hAnsi="Arial" w:cs="Arial"/>
          <w:i/>
          <w:iCs/>
          <w:sz w:val="22"/>
          <w:szCs w:val="22"/>
        </w:rPr>
        <w:t>Exiguobacterium</w:t>
      </w:r>
      <w:r w:rsidRPr="00F16347">
        <w:rPr>
          <w:rFonts w:ascii="Arial" w:eastAsiaTheme="minorEastAsia" w:hAnsi="Arial" w:cs="Arial"/>
          <w:sz w:val="22"/>
          <w:szCs w:val="22"/>
        </w:rPr>
        <w:t xml:space="preserve"> are gram-positive facultative anaerobes in the phylum Bacillota, and are linked to fatty acid metabolism in zebrafish </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d5hPvMls","properties":{"formattedCitation":"\\super 20\\nosupersub{}","plainCitation":"20","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0</w:t>
      </w:r>
      <w:r w:rsidR="190B05CD" w:rsidRPr="00F16347">
        <w:rPr>
          <w:rFonts w:ascii="Arial" w:eastAsiaTheme="minorEastAsia" w:hAnsi="Arial" w:cs="Arial"/>
          <w:sz w:val="22"/>
          <w:szCs w:val="22"/>
        </w:rPr>
        <w:fldChar w:fldCharType="end"/>
      </w:r>
      <w:commentRangeStart w:id="56"/>
      <w:commentRangeEnd w:id="56"/>
      <w:r w:rsidR="190B05CD" w:rsidRPr="00F16347">
        <w:rPr>
          <w:rStyle w:val="CommentReference"/>
          <w:rFonts w:ascii="Arial" w:hAnsi="Arial" w:cs="Arial"/>
          <w:sz w:val="22"/>
          <w:szCs w:val="22"/>
        </w:rPr>
        <w:commentReference w:id="56"/>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TzDOmIlD","properties":{"formattedCitation":"\\super 21\\nosupersub{}","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1</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r w:rsidRPr="00F16347">
        <w:rPr>
          <w:rFonts w:ascii="Arial" w:eastAsiaTheme="minorEastAsia" w:hAnsi="Arial" w:cs="Arial"/>
          <w:i/>
          <w:iCs/>
          <w:sz w:val="22"/>
          <w:szCs w:val="22"/>
        </w:rPr>
        <w:t>Gemmobacter</w:t>
      </w:r>
      <w:r w:rsidRPr="00F16347">
        <w:rPr>
          <w:rFonts w:ascii="Arial" w:eastAsiaTheme="minorEastAsia" w:hAnsi="Arial" w:cs="Arial"/>
          <w:sz w:val="22"/>
          <w:szCs w:val="22"/>
        </w:rPr>
        <w:t xml:space="preserve"> (Table S2.6.2.2). Previous work has found that </w:t>
      </w:r>
      <w:r w:rsidRPr="00F16347">
        <w:rPr>
          <w:rFonts w:ascii="Arial" w:eastAsiaTheme="minorEastAsia" w:hAnsi="Arial" w:cs="Arial"/>
          <w:i/>
          <w:iCs/>
          <w:sz w:val="22"/>
          <w:szCs w:val="22"/>
        </w:rPr>
        <w:t>Gemmobacter</w:t>
      </w:r>
      <w:r w:rsidRPr="00F16347">
        <w:rPr>
          <w:rFonts w:ascii="Arial" w:eastAsiaTheme="minorEastAsia" w:hAnsi="Arial" w:cs="Arial"/>
          <w:sz w:val="22"/>
          <w:szCs w:val="22"/>
        </w:rPr>
        <w:t xml:space="preserve"> </w:t>
      </w:r>
      <w:commentRangeStart w:id="57"/>
      <w:commentRangeEnd w:id="57"/>
      <w:r w:rsidR="190B05CD" w:rsidRPr="00F16347">
        <w:rPr>
          <w:rStyle w:val="CommentReference"/>
          <w:rFonts w:ascii="Arial" w:hAnsi="Arial" w:cs="Arial"/>
          <w:sz w:val="22"/>
          <w:szCs w:val="22"/>
        </w:rPr>
        <w:commentReference w:id="57"/>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btqg6499","properties":{"formattedCitation":"\\super 22,23\\nosupersub{}","plainCitation":"22,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2,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Haliscomenobacter</w:t>
      </w:r>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QS9RqWGU","properties":{"formattedCitation":"\\super 21\\nosupersub{}","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1</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r w:rsidRPr="00F16347">
        <w:rPr>
          <w:rFonts w:ascii="Arial" w:eastAsiaTheme="minorEastAsia" w:hAnsi="Arial" w:cs="Arial"/>
          <w:i/>
          <w:iCs/>
          <w:sz w:val="22"/>
          <w:szCs w:val="22"/>
        </w:rPr>
        <w:t>Haliscomenobacter</w:t>
      </w:r>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VzyTuSau","properties":{"formattedCitation":"\\super 24\\nosupersub{}","plainCitation":"24","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4</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particular members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58"/>
      <w:r w:rsidRPr="005F6757">
        <w:rPr>
          <w:rFonts w:ascii="Arial" w:hAnsi="Arial" w:cs="Arial"/>
          <w:color w:val="000000" w:themeColor="text1"/>
          <w:sz w:val="22"/>
          <w:szCs w:val="22"/>
        </w:rPr>
        <w:t xml:space="preserve">associated </w:t>
      </w:r>
      <w:commentRangeEnd w:id="58"/>
      <w:r w:rsidR="190B05CD" w:rsidRPr="005F6757">
        <w:rPr>
          <w:rStyle w:val="CommentReference"/>
          <w:rFonts w:ascii="Arial" w:hAnsi="Arial" w:cs="Arial"/>
          <w:sz w:val="22"/>
          <w:szCs w:val="22"/>
        </w:rPr>
        <w:commentReference w:id="58"/>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59"/>
      <w:r w:rsidRPr="005F6757">
        <w:rPr>
          <w:rFonts w:ascii="Arial" w:hAnsi="Arial" w:cs="Arial"/>
          <w:color w:val="000000" w:themeColor="text1"/>
          <w:sz w:val="22"/>
          <w:szCs w:val="22"/>
        </w:rPr>
        <w:t>body condition score</w:t>
      </w:r>
      <w:commentRangeEnd w:id="59"/>
      <w:r w:rsidR="190B05CD" w:rsidRPr="005F6757">
        <w:rPr>
          <w:rStyle w:val="CommentReference"/>
          <w:rFonts w:ascii="Arial" w:hAnsi="Arial" w:cs="Arial"/>
          <w:sz w:val="22"/>
          <w:szCs w:val="22"/>
        </w:rPr>
        <w:commentReference w:id="59"/>
      </w:r>
      <w:r w:rsidR="005F6757">
        <w:rPr>
          <w:rFonts w:ascii="Arial" w:hAnsi="Arial" w:cs="Arial"/>
          <w:color w:val="000000" w:themeColor="text1"/>
          <w:sz w:val="22"/>
          <w:szCs w:val="22"/>
        </w:rPr>
        <w:t xml:space="preserve"> (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60"/>
      <w:r w:rsidRPr="005F6757">
        <w:rPr>
          <w:rFonts w:ascii="Arial" w:eastAsia="Calibri" w:hAnsi="Arial" w:cs="Arial"/>
          <w:sz w:val="22"/>
          <w:szCs w:val="22"/>
        </w:rPr>
        <w:t>05</w:t>
      </w:r>
      <w:commentRangeEnd w:id="60"/>
      <w:r w:rsidR="004D25F3" w:rsidRPr="005F6757">
        <w:rPr>
          <w:rStyle w:val="CommentReference"/>
          <w:rFonts w:ascii="Arial" w:hAnsi="Arial" w:cs="Arial"/>
          <w:sz w:val="22"/>
          <w:szCs w:val="22"/>
        </w:rPr>
        <w:commentReference w:id="60"/>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61"/>
      <w:commentRangeStart w:id="62"/>
      <w:r w:rsidRPr="005F6757">
        <w:rPr>
          <w:rFonts w:ascii="Arial" w:hAnsi="Arial" w:cs="Arial"/>
          <w:sz w:val="22"/>
          <w:szCs w:val="22"/>
        </w:rPr>
        <w:t>grow proportionally at a similar rate</w:t>
      </w:r>
      <w:commentRangeEnd w:id="61"/>
      <w:r w:rsidR="190B05CD" w:rsidRPr="005F6757">
        <w:rPr>
          <w:rStyle w:val="CommentReference"/>
          <w:rFonts w:ascii="Arial" w:hAnsi="Arial" w:cs="Arial"/>
          <w:sz w:val="22"/>
          <w:szCs w:val="22"/>
        </w:rPr>
        <w:commentReference w:id="61"/>
      </w:r>
      <w:commentRangeEnd w:id="62"/>
      <w:r w:rsidR="190B05CD" w:rsidRPr="005F6757">
        <w:rPr>
          <w:rStyle w:val="CommentReference"/>
          <w:rFonts w:ascii="Arial" w:hAnsi="Arial" w:cs="Arial"/>
          <w:sz w:val="22"/>
          <w:szCs w:val="22"/>
        </w:rPr>
        <w:commentReference w:id="62"/>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5"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21664909"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Shannon Index for diversity of pre-exposed 4</w:t>
            </w:r>
            <w:ins w:id="63" w:author="Sieler Jr, Michael James" w:date="2023-01-11T16:41:00Z">
              <w:r w:rsidR="00A14A66">
                <w:rPr>
                  <w:rFonts w:ascii="Arial" w:eastAsia="Calibri" w:hAnsi="Arial" w:cs="Arial"/>
                  <w:color w:val="000000" w:themeColor="text1"/>
                  <w:sz w:val="22"/>
                  <w:szCs w:val="22"/>
                </w:rPr>
                <w:t xml:space="preserve"> month post fertilization (mpf)</w:t>
              </w:r>
            </w:ins>
            <w:del w:id="64" w:author="Sieler Jr, Michael James" w:date="2023-01-11T16:41:00Z">
              <w:r w:rsidRPr="00F16347" w:rsidDel="00A14A66">
                <w:rPr>
                  <w:rFonts w:ascii="Arial" w:eastAsia="Calibri" w:hAnsi="Arial" w:cs="Arial"/>
                  <w:color w:val="000000" w:themeColor="text1"/>
                  <w:sz w:val="22"/>
                  <w:szCs w:val="22"/>
                </w:rPr>
                <w:delText>-month-old fish</w:delText>
              </w:r>
            </w:del>
            <w:r w:rsidRPr="00F16347">
              <w:rPr>
                <w:rFonts w:ascii="Arial" w:eastAsia="Calibri" w:hAnsi="Arial" w:cs="Arial"/>
                <w:color w:val="000000" w:themeColor="text1"/>
                <w:sz w:val="22"/>
                <w:szCs w:val="22"/>
              </w:rPr>
              <w:t>, 7</w:t>
            </w:r>
            <w:del w:id="65" w:author="Sieler Jr, Michael James" w:date="2023-01-11T16:41:00Z">
              <w:r w:rsidRPr="00F16347" w:rsidDel="00A14A66">
                <w:rPr>
                  <w:rFonts w:ascii="Arial" w:eastAsia="Calibri" w:hAnsi="Arial" w:cs="Arial"/>
                  <w:color w:val="000000" w:themeColor="text1"/>
                  <w:sz w:val="22"/>
                  <w:szCs w:val="22"/>
                </w:rPr>
                <w:delText>-month old</w:delText>
              </w:r>
            </w:del>
            <w:ins w:id="66" w:author="Sieler Jr, Michael James" w:date="2023-01-11T16:41:00Z">
              <w:r w:rsidR="00A14A66">
                <w:rPr>
                  <w:rFonts w:ascii="Arial" w:eastAsia="Calibri" w:hAnsi="Arial" w:cs="Arial"/>
                  <w:color w:val="000000" w:themeColor="text1"/>
                  <w:sz w:val="22"/>
                  <w:szCs w:val="22"/>
                </w:rPr>
                <w:t xml:space="preserve"> mpf</w:t>
              </w:r>
            </w:ins>
            <w:r w:rsidRPr="00F16347">
              <w:rPr>
                <w:rFonts w:ascii="Arial" w:eastAsia="Calibri" w:hAnsi="Arial" w:cs="Arial"/>
                <w:color w:val="000000" w:themeColor="text1"/>
                <w:sz w:val="22"/>
                <w:szCs w:val="22"/>
              </w:rPr>
              <w:t xml:space="preserve">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67"/>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exposed and unexposed fish within each diet as calculated by ANCOM-BC</w:t>
            </w:r>
            <w:commentRangeEnd w:id="67"/>
            <w:r w:rsidR="00C22BB5" w:rsidRPr="00F16347">
              <w:rPr>
                <w:rStyle w:val="CommentReference"/>
                <w:rFonts w:ascii="Arial" w:hAnsi="Arial" w:cs="Arial"/>
                <w:sz w:val="22"/>
                <w:szCs w:val="22"/>
              </w:rPr>
              <w:commentReference w:id="67"/>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is linked to diet, but </w:t>
            </w:r>
            <w:r w:rsidRPr="00F16347">
              <w:rPr>
                <w:rFonts w:ascii="Arial" w:hAnsi="Arial" w:cs="Arial"/>
                <w:i/>
                <w:iCs/>
                <w:sz w:val="22"/>
                <w:szCs w:val="22"/>
              </w:rPr>
              <w:t>Mycobacterium</w:t>
            </w:r>
            <w:r w:rsidRPr="00F16347">
              <w:rPr>
                <w:rFonts w:ascii="Arial" w:hAnsi="Arial" w:cs="Arial"/>
                <w:sz w:val="22"/>
                <w:szCs w:val="22"/>
              </w:rPr>
              <w:t>’s abundance is diet-dependent</w:t>
            </w:r>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777DFE01" w14:textId="38EB0F9E" w:rsidR="00882681" w:rsidRDefault="13449EE1"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lastRenderedPageBreak/>
        <w:t>Lastly, we sought to determine how diet impacts the gut microbiome’s sensitivity to exogenous stressors, in particular exposure to the common pathogen</w:t>
      </w:r>
      <w:r w:rsidR="00821848">
        <w:rPr>
          <w:rFonts w:ascii="Arial" w:eastAsiaTheme="minorEastAsia" w:hAnsi="Arial" w:cs="Arial"/>
          <w:sz w:val="22"/>
          <w:szCs w:val="22"/>
        </w:rPr>
        <w:t xml:space="preserve"> of zebrafish</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ycobacterium chelonae.</w:t>
      </w:r>
      <w:r w:rsidRPr="00F16347">
        <w:rPr>
          <w:rFonts w:ascii="Arial" w:eastAsiaTheme="minorEastAsia" w:hAnsi="Arial" w:cs="Arial"/>
          <w:sz w:val="22"/>
          <w:szCs w:val="22"/>
        </w:rPr>
        <w:t xml:space="preserve"> </w:t>
      </w:r>
      <w:r w:rsidR="00A026BF">
        <w:rPr>
          <w:rFonts w:ascii="Arial" w:eastAsiaTheme="minorEastAsia" w:hAnsi="Arial" w:cs="Arial"/>
          <w:sz w:val="22"/>
          <w:szCs w:val="22"/>
        </w:rPr>
        <w:t>Mycobacteria</w:t>
      </w:r>
      <w:r w:rsidR="00CD43C6">
        <w:rPr>
          <w:rFonts w:ascii="Arial" w:eastAsiaTheme="minorEastAsia" w:hAnsi="Arial" w:cs="Arial"/>
          <w:sz w:val="22"/>
          <w:szCs w:val="22"/>
        </w:rPr>
        <w:t xml:space="preserve"> has </w:t>
      </w:r>
      <w:ins w:id="68" w:author="Kent, Michael" w:date="2022-12-23T08:24:00Z">
        <w:r w:rsidR="00CD43C6">
          <w:rPr>
            <w:rFonts w:ascii="Arial" w:eastAsiaTheme="minorEastAsia" w:hAnsi="Arial" w:cs="Arial"/>
            <w:sz w:val="22"/>
            <w:szCs w:val="22"/>
          </w:rPr>
          <w:t xml:space="preserve">been reported in zebrafish from about 40% of research facilities (Kent et al J.Fish Diseases </w:t>
        </w:r>
        <w:commentRangeStart w:id="69"/>
        <w:commentRangeStart w:id="70"/>
        <w:r w:rsidR="00CD43C6">
          <w:rPr>
            <w:rFonts w:ascii="Arial" w:eastAsiaTheme="minorEastAsia" w:hAnsi="Arial" w:cs="Arial"/>
            <w:sz w:val="22"/>
            <w:szCs w:val="22"/>
          </w:rPr>
          <w:t>review</w:t>
        </w:r>
      </w:ins>
      <w:commentRangeEnd w:id="69"/>
      <w:ins w:id="71" w:author="Kent, Michael" w:date="2022-12-23T09:41:00Z">
        <w:r w:rsidR="00882681">
          <w:rPr>
            <w:rStyle w:val="CommentReference"/>
          </w:rPr>
          <w:commentReference w:id="69"/>
        </w:r>
      </w:ins>
      <w:commentRangeEnd w:id="70"/>
      <w:r w:rsidR="00A026BF">
        <w:rPr>
          <w:rStyle w:val="CommentReference"/>
        </w:rPr>
        <w:commentReference w:id="70"/>
      </w:r>
      <w:r w:rsidR="00CD43C6">
        <w:rPr>
          <w:rFonts w:ascii="Arial" w:eastAsiaTheme="minorEastAsia" w:hAnsi="Arial" w:cs="Arial"/>
          <w:sz w:val="22"/>
          <w:szCs w:val="22"/>
        </w:rPr>
        <w:t xml:space="preserve">). </w:t>
      </w:r>
    </w:p>
    <w:p w14:paraId="02507749" w14:textId="77777777" w:rsidR="00882681" w:rsidRPr="00882681" w:rsidRDefault="00882681" w:rsidP="00882681">
      <w:pPr>
        <w:spacing w:line="360" w:lineRule="auto"/>
        <w:rPr>
          <w:rFonts w:ascii="Arial" w:eastAsiaTheme="minorEastAsia" w:hAnsi="Arial" w:cs="Arial"/>
          <w:sz w:val="16"/>
          <w:szCs w:val="22"/>
          <w:rPrChange w:id="72" w:author="Kent, Michael" w:date="2022-12-23T09:41:00Z">
            <w:rPr>
              <w:rFonts w:ascii="Arial" w:eastAsiaTheme="minorEastAsia" w:hAnsi="Arial" w:cs="Arial"/>
              <w:sz w:val="22"/>
              <w:szCs w:val="22"/>
            </w:rPr>
          </w:rPrChange>
        </w:rPr>
      </w:pPr>
    </w:p>
    <w:p w14:paraId="0E9188C1" w14:textId="5761A3EE" w:rsidR="00FB0816" w:rsidRPr="00F16347" w:rsidRDefault="00CD43C6" w:rsidP="00DF740E">
      <w:pPr>
        <w:spacing w:line="360" w:lineRule="auto"/>
        <w:rPr>
          <w:rFonts w:ascii="Arial" w:eastAsiaTheme="minorEastAsia" w:hAnsi="Arial" w:cs="Arial"/>
          <w:sz w:val="22"/>
          <w:szCs w:val="22"/>
        </w:rPr>
      </w:pPr>
      <w:r>
        <w:rPr>
          <w:rFonts w:ascii="Arial" w:eastAsiaTheme="minorEastAsia" w:hAnsi="Arial" w:cs="Arial"/>
          <w:sz w:val="22"/>
          <w:szCs w:val="22"/>
        </w:rPr>
        <w:t xml:space="preserve">The infection is usually only diagnosed by histology, and hence s only diagnosed to the genus level based on the presence of </w:t>
      </w:r>
      <w:r w:rsidR="00A026BF">
        <w:rPr>
          <w:rFonts w:ascii="Arial" w:eastAsiaTheme="minorEastAsia" w:hAnsi="Arial" w:cs="Arial"/>
          <w:sz w:val="22"/>
          <w:szCs w:val="22"/>
        </w:rPr>
        <w:t>acid-fast</w:t>
      </w:r>
      <w:r>
        <w:rPr>
          <w:rFonts w:ascii="Arial" w:eastAsiaTheme="minorEastAsia" w:hAnsi="Arial" w:cs="Arial"/>
          <w:sz w:val="22"/>
          <w:szCs w:val="22"/>
        </w:rPr>
        <w:t xml:space="preserve"> bacteria. When species identifications are made using molecular methods, the identification is most frequently M. chelonae (</w:t>
      </w:r>
      <w:r w:rsidRPr="006C3F71">
        <w:rPr>
          <w:rFonts w:ascii="Arial" w:eastAsiaTheme="minorEastAsia" w:hAnsi="Arial" w:cs="Arial"/>
          <w:sz w:val="22"/>
          <w:szCs w:val="22"/>
          <w:highlight w:val="yellow"/>
          <w:rPrChange w:id="73" w:author="Kent, Michael" w:date="2022-12-23T09:48:00Z">
            <w:rPr>
              <w:rFonts w:ascii="Arial" w:eastAsiaTheme="minorEastAsia" w:hAnsi="Arial" w:cs="Arial"/>
              <w:sz w:val="22"/>
              <w:szCs w:val="22"/>
            </w:rPr>
          </w:rPrChange>
        </w:rPr>
        <w:t>MIKE WILL PROVIDE REFERENCE</w:t>
      </w:r>
      <w:r w:rsidR="006C3F71">
        <w:rPr>
          <w:rFonts w:ascii="Arial" w:eastAsiaTheme="minorEastAsia" w:hAnsi="Arial" w:cs="Arial"/>
          <w:sz w:val="22"/>
          <w:szCs w:val="22"/>
          <w:highlight w:val="yellow"/>
        </w:rPr>
        <w:t>, may be based on our diagnostic ZIRC service</w:t>
      </w:r>
      <w:r w:rsidRPr="006C3F71">
        <w:rPr>
          <w:rFonts w:ascii="Arial" w:eastAsiaTheme="minorEastAsia" w:hAnsi="Arial" w:cs="Arial"/>
          <w:sz w:val="22"/>
          <w:szCs w:val="22"/>
          <w:highlight w:val="yellow"/>
          <w:rPrChange w:id="74" w:author="Kent, Michael" w:date="2022-12-23T09:48:00Z">
            <w:rPr>
              <w:rFonts w:ascii="Arial" w:eastAsiaTheme="minorEastAsia" w:hAnsi="Arial" w:cs="Arial"/>
              <w:sz w:val="22"/>
              <w:szCs w:val="22"/>
            </w:rPr>
          </w:rPrChange>
        </w:rPr>
        <w:t>).</w:t>
      </w:r>
      <w:r>
        <w:rPr>
          <w:rFonts w:ascii="Arial" w:eastAsiaTheme="minorEastAsia" w:hAnsi="Arial" w:cs="Arial"/>
          <w:sz w:val="22"/>
          <w:szCs w:val="22"/>
        </w:rPr>
        <w:t xml:space="preserve"> </w:t>
      </w:r>
      <w:r>
        <w:rPr>
          <w:rFonts w:ascii="Arial" w:hAnsi="Arial" w:cs="Arial"/>
          <w:sz w:val="22"/>
          <w:szCs w:val="22"/>
        </w:rPr>
        <w:t xml:space="preserve">It </w:t>
      </w:r>
      <w:commentRangeStart w:id="75"/>
      <w:ins w:id="76" w:author="Sieler Jr, Michael James" w:date="2023-01-11T16:34:00Z">
        <w:r w:rsidR="002B16BA">
          <w:rPr>
            <w:rFonts w:ascii="Arial" w:hAnsi="Arial" w:cs="Arial"/>
            <w:sz w:val="22"/>
            <w:szCs w:val="22"/>
          </w:rPr>
          <w:t>is</w:t>
        </w:r>
      </w:ins>
      <w:commentRangeEnd w:id="75"/>
      <w:ins w:id="77" w:author="Sieler Jr, Michael James" w:date="2023-01-11T16:35:00Z">
        <w:r w:rsidR="002B16BA">
          <w:rPr>
            <w:rStyle w:val="CommentReference"/>
          </w:rPr>
          <w:commentReference w:id="75"/>
        </w:r>
      </w:ins>
      <w:ins w:id="78" w:author="Sieler Jr, Michael James" w:date="2023-01-11T16:34:00Z">
        <w:r w:rsidR="002B16BA">
          <w:rPr>
            <w:rFonts w:ascii="Arial" w:hAnsi="Arial" w:cs="Arial"/>
            <w:sz w:val="22"/>
            <w:szCs w:val="22"/>
          </w:rPr>
          <w:t xml:space="preserve"> </w:t>
        </w:r>
      </w:ins>
      <w:r w:rsidR="13449EE1" w:rsidRPr="00F16347">
        <w:rPr>
          <w:rFonts w:ascii="Arial" w:hAnsi="Arial" w:cs="Arial"/>
          <w:sz w:val="22"/>
          <w:szCs w:val="22"/>
        </w:rPr>
        <w:t>hypothesized to be introduced through diet early in life</w:t>
      </w:r>
      <w:r w:rsidR="577E9FC0"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17xZ2UYx","properties":{"formattedCitation":"\\super 25\\uc0\\u8211{}27\\nosupersub{}","plainCitation":"25–2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4258CD" w:rsidRPr="004258CD">
        <w:rPr>
          <w:rFonts w:ascii="Arial" w:hAnsi="Arial" w:cs="Arial"/>
          <w:sz w:val="22"/>
          <w:vertAlign w:val="superscript"/>
        </w:rPr>
        <w:t>25–27</w:t>
      </w:r>
      <w:r w:rsidR="577E9FC0" w:rsidRPr="00F16347">
        <w:rPr>
          <w:rFonts w:ascii="Arial" w:hAnsi="Arial" w:cs="Arial"/>
          <w:sz w:val="22"/>
          <w:szCs w:val="22"/>
        </w:rPr>
        <w:fldChar w:fldCharType="end"/>
      </w:r>
      <w:r w:rsidR="13449EE1" w:rsidRPr="00F16347">
        <w:rPr>
          <w:rFonts w:ascii="Arial" w:hAnsi="Arial" w:cs="Arial"/>
          <w:sz w:val="22"/>
          <w:szCs w:val="22"/>
        </w:rPr>
        <w:t xml:space="preserve">. </w:t>
      </w:r>
      <w:r w:rsidR="13449EE1" w:rsidRPr="00F16347">
        <w:rPr>
          <w:rFonts w:ascii="Arial" w:hAnsi="Arial" w:cs="Arial"/>
          <w:i/>
          <w:iCs/>
          <w:sz w:val="22"/>
          <w:szCs w:val="22"/>
        </w:rPr>
        <w:t>M. chelonae</w:t>
      </w:r>
      <w:r w:rsidR="13449EE1"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13449EE1" w:rsidRPr="00F16347">
        <w:rPr>
          <w:rFonts w:ascii="Arial" w:hAnsi="Arial" w:cs="Arial"/>
          <w:sz w:val="22"/>
          <w:szCs w:val="22"/>
        </w:rPr>
        <w:t xml:space="preserve">, </w:t>
      </w:r>
      <w:r w:rsidR="00EB787A" w:rsidRPr="00F16347">
        <w:rPr>
          <w:rFonts w:ascii="Arial" w:hAnsi="Arial" w:cs="Arial"/>
          <w:sz w:val="22"/>
          <w:szCs w:val="22"/>
        </w:rPr>
        <w:t>and in many cases it ultimately causes death</w:t>
      </w:r>
      <w:del w:id="79" w:author="Kent, Michael" w:date="2022-12-23T08:29:00Z">
        <w:r w:rsidR="00EB787A" w:rsidRPr="00F16347" w:rsidDel="00CD43C6">
          <w:rPr>
            <w:rFonts w:ascii="Arial" w:hAnsi="Arial" w:cs="Arial"/>
            <w:sz w:val="22"/>
            <w:szCs w:val="22"/>
          </w:rPr>
          <w:delText xml:space="preserve"> </w:delText>
        </w:r>
      </w:del>
      <w:r w:rsidR="00EB787A" w:rsidRPr="00F16347">
        <w:rPr>
          <w:rFonts w:ascii="Arial" w:hAnsi="Arial" w:cs="Arial"/>
          <w:sz w:val="22"/>
          <w:szCs w:val="22"/>
        </w:rPr>
        <w:t xml:space="preserve">. </w:t>
      </w:r>
      <w:r w:rsidR="13449EE1"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OE8Ygf7h","properties":{"formattedCitation":"\\super 25\\nosupersub{}","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4258CD" w:rsidRPr="004258CD">
        <w:rPr>
          <w:rFonts w:ascii="Arial" w:hAnsi="Arial" w:cs="Arial"/>
          <w:sz w:val="22"/>
          <w:vertAlign w:val="superscript"/>
        </w:rPr>
        <w:t>25</w:t>
      </w:r>
      <w:r w:rsidR="577E9FC0" w:rsidRPr="00F16347">
        <w:rPr>
          <w:rFonts w:ascii="Arial" w:hAnsi="Arial" w:cs="Arial"/>
          <w:sz w:val="22"/>
          <w:szCs w:val="22"/>
        </w:rPr>
        <w:fldChar w:fldCharType="end"/>
      </w:r>
      <w:r w:rsidR="13449EE1" w:rsidRPr="00F16347">
        <w:rPr>
          <w:rFonts w:ascii="Arial" w:hAnsi="Arial" w:cs="Arial"/>
          <w:sz w:val="22"/>
          <w:szCs w:val="22"/>
        </w:rPr>
        <w:t>.</w:t>
      </w:r>
      <w:commentRangeStart w:id="80"/>
      <w:commentRangeEnd w:id="80"/>
      <w:r w:rsidR="577E9FC0" w:rsidRPr="00F16347">
        <w:rPr>
          <w:rStyle w:val="CommentReference"/>
          <w:rFonts w:ascii="Arial" w:hAnsi="Arial" w:cs="Arial"/>
          <w:sz w:val="22"/>
          <w:szCs w:val="22"/>
        </w:rPr>
        <w:commentReference w:id="80"/>
      </w:r>
      <w:r w:rsidR="13449EE1"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13449EE1" w:rsidRPr="00F16347">
        <w:rPr>
          <w:rFonts w:ascii="Arial" w:eastAsiaTheme="minorEastAsia" w:hAnsi="Arial" w:cs="Arial"/>
          <w:sz w:val="22"/>
          <w:szCs w:val="22"/>
        </w:rPr>
        <w:t xml:space="preserve"> we injected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to the coelomic cavities of fish from each diet cohort at 4 mpf following fecal collection. These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A026BF" w:rsidRDefault="00265A41" w:rsidP="00DF740E">
      <w:pPr>
        <w:spacing w:line="360" w:lineRule="auto"/>
        <w:rPr>
          <w:rFonts w:ascii="Arial" w:eastAsiaTheme="minorEastAsia" w:hAnsi="Arial" w:cs="Arial"/>
          <w:sz w:val="22"/>
          <w:szCs w:val="22"/>
        </w:rPr>
      </w:pPr>
    </w:p>
    <w:p w14:paraId="75A39B4D" w14:textId="6BFF33E8" w:rsidR="00265A41" w:rsidRPr="00F16347" w:rsidRDefault="00265A41" w:rsidP="00265A41">
      <w:pPr>
        <w:spacing w:line="360" w:lineRule="auto"/>
        <w:rPr>
          <w:rFonts w:ascii="Arial" w:eastAsiaTheme="minorEastAsia" w:hAnsi="Arial" w:cs="Arial"/>
          <w:sz w:val="22"/>
          <w:szCs w:val="22"/>
        </w:rPr>
      </w:pPr>
      <w:r w:rsidRPr="00A026BF">
        <w:rPr>
          <w:rFonts w:ascii="Arial" w:eastAsiaTheme="minorEastAsia" w:hAnsi="Arial" w:cs="Arial"/>
          <w:sz w:val="22"/>
          <w:szCs w:val="22"/>
        </w:rPr>
        <w:t>We first evaluated whether diet impacted infection outcomes, as determined by histological confirmation of infection 3</w:t>
      </w:r>
      <w:r w:rsidR="008A5697">
        <w:rPr>
          <w:rFonts w:ascii="Arial" w:eastAsiaTheme="minorEastAsia" w:hAnsi="Arial" w:cs="Arial"/>
          <w:sz w:val="22"/>
          <w:szCs w:val="22"/>
        </w:rPr>
        <w:t>.5</w:t>
      </w:r>
      <w:r w:rsidRPr="00A026BF">
        <w:rPr>
          <w:rFonts w:ascii="Arial" w:eastAsiaTheme="minorEastAsia" w:hAnsi="Arial" w:cs="Arial"/>
          <w:sz w:val="22"/>
          <w:szCs w:val="22"/>
        </w:rPr>
        <w:t xml:space="preserve"> months following pathogen injection. </w:t>
      </w:r>
      <w:r w:rsidR="00245868" w:rsidRPr="00A026BF">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A026BF">
        <w:rPr>
          <w:rFonts w:ascii="Arial" w:eastAsiaTheme="minorEastAsia" w:hAnsi="Arial" w:cs="Arial"/>
          <w:sz w:val="22"/>
          <w:szCs w:val="22"/>
          <w:vertAlign w:val="superscript"/>
        </w:rPr>
        <w:t>2</w:t>
      </w:r>
      <w:r w:rsidR="00245868" w:rsidRPr="00A026BF">
        <w:rPr>
          <w:rFonts w:ascii="Arial" w:eastAsiaTheme="minorEastAsia" w:hAnsi="Arial" w:cs="Arial"/>
          <w:sz w:val="22"/>
          <w:szCs w:val="22"/>
        </w:rPr>
        <w:t xml:space="preserve"> (2</w:t>
      </w:r>
      <w:r w:rsidR="00245868" w:rsidRPr="00A026BF">
        <w:rPr>
          <w:rFonts w:ascii="Arial" w:eastAsia="Arial" w:hAnsi="Arial" w:cs="Arial"/>
          <w:noProof/>
          <w:sz w:val="22"/>
          <w:szCs w:val="22"/>
        </w:rPr>
        <w:t xml:space="preserve">, N = 66) </w:t>
      </w:r>
      <w:r w:rsidR="00245868" w:rsidRPr="00A026BF">
        <w:rPr>
          <w:rFonts w:ascii="Arial" w:eastAsiaTheme="minorEastAsia" w:hAnsi="Arial" w:cs="Arial"/>
          <w:sz w:val="22"/>
          <w:szCs w:val="22"/>
        </w:rPr>
        <w:t xml:space="preserve">= </w:t>
      </w:r>
      <w:r w:rsidR="00245868" w:rsidRPr="00A026BF">
        <w:rPr>
          <w:rFonts w:ascii="Arial" w:eastAsia="Arial" w:hAnsi="Arial" w:cs="Arial"/>
          <w:noProof/>
          <w:sz w:val="22"/>
          <w:szCs w:val="22"/>
        </w:rPr>
        <w:t xml:space="preserve">11.519, P </w:t>
      </w:r>
      <w:r w:rsidR="00245868" w:rsidRPr="00A026BF">
        <w:rPr>
          <w:rFonts w:ascii="Arial" w:eastAsiaTheme="minorEastAsia" w:hAnsi="Arial" w:cs="Arial"/>
          <w:sz w:val="22"/>
          <w:szCs w:val="22"/>
        </w:rPr>
        <w:t xml:space="preserve">&lt; 0.05 (Table S3.5.1.1.2). Across all three diets, all females had infected ovaries. In contrast, we observed the following infection outcomes for male fish </w:t>
      </w:r>
      <w:r w:rsidR="00B96FA8" w:rsidRPr="00A026BF">
        <w:rPr>
          <w:rFonts w:ascii="Arial" w:eastAsiaTheme="minorEastAsia" w:hAnsi="Arial" w:cs="Arial"/>
          <w:sz w:val="22"/>
          <w:szCs w:val="22"/>
        </w:rPr>
        <w:t xml:space="preserve">with extra-intestinal infections </w:t>
      </w:r>
      <w:r w:rsidR="00245868" w:rsidRPr="00A026BF">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r w:rsidR="00164AC3" w:rsidRPr="00A026BF">
        <w:rPr>
          <w:rFonts w:ascii="Arial" w:eastAsiaTheme="minorEastAsia" w:hAnsi="Arial" w:cs="Arial"/>
          <w:sz w:val="22"/>
          <w:szCs w:val="22"/>
        </w:rPr>
        <w:t>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11.556, df = </w:t>
      </w:r>
      <w:r w:rsidR="00245868" w:rsidRPr="00A026BF">
        <w:rPr>
          <w:rFonts w:ascii="Arial" w:eastAsiaTheme="minorEastAsia" w:hAnsi="Arial" w:cs="Arial"/>
          <w:sz w:val="22"/>
          <w:szCs w:val="22"/>
        </w:rPr>
        <w:t>2</w:t>
      </w:r>
      <w:r w:rsidR="00245868" w:rsidRPr="00A026BF">
        <w:rPr>
          <w:rFonts w:ascii="Arial" w:eastAsia="Arial" w:hAnsi="Arial" w:cs="Arial"/>
          <w:noProof/>
          <w:sz w:val="22"/>
          <w:szCs w:val="22"/>
        </w:rPr>
        <w:t xml:space="preserve">, N = 53, P </w:t>
      </w:r>
      <w:r w:rsidR="00245868" w:rsidRPr="00A026BF">
        <w:rPr>
          <w:rFonts w:ascii="Arial" w:eastAsiaTheme="minorEastAsia" w:hAnsi="Arial" w:cs="Arial"/>
          <w:sz w:val="22"/>
          <w:szCs w:val="22"/>
        </w:rPr>
        <w:t>&lt; 0.05</w:t>
      </w:r>
      <w:r w:rsidR="00164AC3" w:rsidRPr="00A026BF">
        <w:rPr>
          <w:rFonts w:ascii="Arial" w:eastAsiaTheme="minorEastAsia" w:hAnsi="Arial" w:cs="Arial"/>
          <w:sz w:val="22"/>
          <w:szCs w:val="22"/>
        </w:rPr>
        <w:t xml:space="preserve">; </w:t>
      </w:r>
      <w:r w:rsidR="00245868" w:rsidRPr="00A026BF">
        <w:rPr>
          <w:rFonts w:ascii="Arial" w:eastAsiaTheme="minorEastAsia" w:hAnsi="Arial" w:cs="Arial"/>
          <w:sz w:val="22"/>
          <w:szCs w:val="22"/>
        </w:rPr>
        <w:t xml:space="preserve">Table S3.5.1.2.2). </w:t>
      </w:r>
      <w:r w:rsidR="00164AC3" w:rsidRPr="00A026BF">
        <w:rPr>
          <w:rFonts w:ascii="Arial" w:eastAsiaTheme="minorEastAsia" w:hAnsi="Arial" w:cs="Arial"/>
          <w:sz w:val="22"/>
          <w:szCs w:val="22"/>
        </w:rPr>
        <w:t>When we conduct the same analysis with just fish sampled for microbiome analysis (Table S</w:t>
      </w:r>
      <w:r w:rsidR="00903052" w:rsidRPr="00A026BF">
        <w:rPr>
          <w:rFonts w:ascii="Arial" w:eastAsia="Arial" w:hAnsi="Arial" w:cs="Arial"/>
          <w:noProof/>
          <w:sz w:val="22"/>
          <w:szCs w:val="22"/>
        </w:rPr>
        <w:t>3.5.1.3.1</w:t>
      </w:r>
      <w:r w:rsidR="00164AC3" w:rsidRPr="00A026BF">
        <w:rPr>
          <w:rFonts w:ascii="Arial" w:eastAsiaTheme="minorEastAsia" w:hAnsi="Arial" w:cs="Arial"/>
          <w:sz w:val="22"/>
          <w:szCs w:val="22"/>
        </w:rPr>
        <w:t>), we do not observe significant effects (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4.069, df = 2</w:t>
      </w:r>
      <w:r w:rsidR="00164AC3" w:rsidRPr="00A026BF">
        <w:rPr>
          <w:rFonts w:ascii="Arial" w:eastAsia="Arial" w:hAnsi="Arial" w:cs="Arial"/>
          <w:noProof/>
          <w:sz w:val="22"/>
          <w:szCs w:val="22"/>
        </w:rPr>
        <w:t xml:space="preserve">, N = </w:t>
      </w:r>
      <w:r w:rsidR="007649D7" w:rsidRPr="00A026BF">
        <w:rPr>
          <w:rFonts w:ascii="Arial" w:eastAsia="Arial" w:hAnsi="Arial" w:cs="Arial"/>
          <w:noProof/>
          <w:sz w:val="22"/>
          <w:szCs w:val="22"/>
        </w:rPr>
        <w:t>44</w:t>
      </w:r>
      <w:r w:rsidR="00164AC3" w:rsidRPr="00A026BF">
        <w:rPr>
          <w:rFonts w:ascii="Arial" w:eastAsia="Arial" w:hAnsi="Arial" w:cs="Arial"/>
          <w:noProof/>
          <w:sz w:val="22"/>
          <w:szCs w:val="22"/>
        </w:rPr>
        <w:t xml:space="preserve">, P </w:t>
      </w:r>
      <w:r w:rsidR="00164AC3" w:rsidRPr="00A026BF">
        <w:rPr>
          <w:rFonts w:ascii="Arial" w:eastAsiaTheme="minorEastAsia" w:hAnsi="Arial" w:cs="Arial"/>
          <w:sz w:val="22"/>
          <w:szCs w:val="22"/>
        </w:rPr>
        <w:t>&gt; 0.05; Table S3.5.1.3.2), likely due to being underpowered to detect these effects</w:t>
      </w:r>
      <w:r w:rsidR="00245868" w:rsidRPr="00A026BF">
        <w:rPr>
          <w:rFonts w:ascii="Arial" w:eastAsiaTheme="minorEastAsia" w:hAnsi="Arial" w:cs="Arial"/>
          <w:sz w:val="22"/>
          <w:szCs w:val="22"/>
        </w:rPr>
        <w:t>.</w:t>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Infections</w:t>
      </w:r>
      <w:r w:rsidR="00B96FA8" w:rsidRPr="00A026BF">
        <w:rPr>
          <w:rFonts w:ascii="Arial" w:eastAsiaTheme="minorEastAsia" w:hAnsi="Arial" w:cs="Arial"/>
          <w:sz w:val="22"/>
          <w:szCs w:val="22"/>
        </w:rPr>
        <w:t xml:space="preserve"> in males included the testis, coelomic cavity, swim bladder and kidney (</w:t>
      </w:r>
      <w:commentRangeStart w:id="81"/>
      <w:r w:rsidR="00B96FA8" w:rsidRPr="00A026BF">
        <w:rPr>
          <w:rFonts w:ascii="Arial" w:eastAsiaTheme="minorEastAsia" w:hAnsi="Arial" w:cs="Arial"/>
          <w:sz w:val="22"/>
          <w:szCs w:val="22"/>
        </w:rPr>
        <w:t>Suppl Figh – Histo plate XXX</w:t>
      </w:r>
      <w:commentRangeEnd w:id="81"/>
      <w:r w:rsidR="00A026BF">
        <w:rPr>
          <w:rStyle w:val="CommentReference"/>
        </w:rPr>
        <w:commentReference w:id="81"/>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With females, all showed the infections within the ovaries, with one with a coelomic </w:t>
      </w:r>
      <w:commentRangeStart w:id="82"/>
      <w:r w:rsidR="008A05E6" w:rsidRPr="00A026BF">
        <w:rPr>
          <w:rFonts w:ascii="Arial" w:eastAsiaTheme="minorEastAsia" w:hAnsi="Arial" w:cs="Arial"/>
          <w:sz w:val="22"/>
          <w:szCs w:val="22"/>
        </w:rPr>
        <w:t>infection</w:t>
      </w:r>
      <w:commentRangeEnd w:id="82"/>
      <w:r w:rsidR="008A05E6" w:rsidRPr="00A026BF">
        <w:rPr>
          <w:rStyle w:val="CommentReference"/>
        </w:rPr>
        <w:commentReference w:id="82"/>
      </w:r>
      <w:r w:rsidR="008A05E6" w:rsidRPr="00A026BF">
        <w:rPr>
          <w:rFonts w:ascii="Arial" w:eastAsiaTheme="minorEastAsia" w:hAnsi="Arial" w:cs="Arial"/>
          <w:sz w:val="22"/>
          <w:szCs w:val="22"/>
        </w:rPr>
        <w:t>.</w:t>
      </w:r>
      <w:r w:rsidR="0024586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 </w:t>
      </w:r>
      <w:r w:rsidR="00A026BF" w:rsidRPr="00A026BF">
        <w:rPr>
          <w:rFonts w:ascii="Arial" w:eastAsiaTheme="minorEastAsia" w:hAnsi="Arial" w:cs="Arial"/>
          <w:sz w:val="22"/>
          <w:szCs w:val="22"/>
        </w:rPr>
        <w:t>Colonization</w:t>
      </w:r>
      <w:r w:rsidR="008A05E6" w:rsidRPr="00A026BF">
        <w:rPr>
          <w:rFonts w:ascii="Arial" w:eastAsiaTheme="minorEastAsia" w:hAnsi="Arial" w:cs="Arial"/>
          <w:sz w:val="22"/>
          <w:szCs w:val="22"/>
        </w:rPr>
        <w:t xml:space="preserve"> of the intestinal lumen by acid fast bacteria were observed in 17 exposed and 7 control fish across the </w:t>
      </w:r>
      <w:commentRangeStart w:id="83"/>
      <w:r w:rsidR="008A05E6" w:rsidRPr="00A026BF">
        <w:rPr>
          <w:rFonts w:ascii="Arial" w:eastAsiaTheme="minorEastAsia" w:hAnsi="Arial" w:cs="Arial"/>
          <w:sz w:val="22"/>
          <w:szCs w:val="22"/>
        </w:rPr>
        <w:t>diets</w:t>
      </w:r>
      <w:commentRangeEnd w:id="83"/>
      <w:r w:rsidR="008A05E6" w:rsidRPr="00A026BF">
        <w:rPr>
          <w:rStyle w:val="CommentReference"/>
        </w:rPr>
        <w:commentReference w:id="83"/>
      </w:r>
      <w:r w:rsidR="008A05E6" w:rsidRPr="00A026BF">
        <w:rPr>
          <w:rFonts w:ascii="Arial" w:eastAsiaTheme="minorEastAsia" w:hAnsi="Arial" w:cs="Arial"/>
          <w:sz w:val="22"/>
          <w:szCs w:val="22"/>
        </w:rPr>
        <w:t xml:space="preserve">. </w:t>
      </w:r>
      <w:r w:rsidRPr="00A026BF">
        <w:rPr>
          <w:rFonts w:ascii="Arial" w:eastAsiaTheme="minorEastAsia" w:hAnsi="Arial" w:cs="Arial"/>
          <w:sz w:val="22"/>
          <w:szCs w:val="22"/>
        </w:rPr>
        <w:t>This result</w:t>
      </w:r>
      <w:r w:rsidRPr="00F16347">
        <w:rPr>
          <w:rFonts w:ascii="Arial" w:eastAsiaTheme="minorEastAsia" w:hAnsi="Arial" w:cs="Arial"/>
          <w:sz w:val="22"/>
          <w:szCs w:val="22"/>
        </w:rPr>
        <w:t xml:space="preserve"> indicates that the diets considered in our study appear to dictate the progression of infection of </w:t>
      </w:r>
      <w:r w:rsidRPr="00B96FA8">
        <w:rPr>
          <w:rFonts w:ascii="Arial" w:eastAsiaTheme="minorEastAsia" w:hAnsi="Arial" w:cs="Arial"/>
          <w:i/>
          <w:sz w:val="22"/>
          <w:szCs w:val="22"/>
          <w:rPrChange w:id="84" w:author="Kent, Michael" w:date="2022-12-23T07:56:00Z">
            <w:rPr>
              <w:rFonts w:ascii="Arial" w:eastAsiaTheme="minorEastAsia" w:hAnsi="Arial" w:cs="Arial"/>
              <w:sz w:val="22"/>
              <w:szCs w:val="22"/>
            </w:rPr>
          </w:rPrChange>
        </w:rPr>
        <w:t>M. chelonae</w:t>
      </w:r>
      <w:r w:rsidRPr="00F16347">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regression </w:t>
      </w:r>
      <w:r w:rsidRPr="00F16347">
        <w:rPr>
          <w:rFonts w:ascii="Arial" w:eastAsiaTheme="minorEastAsia" w:hAnsi="Arial" w:cs="Arial"/>
          <w:sz w:val="22"/>
          <w:szCs w:val="22"/>
        </w:rPr>
        <w:t xml:space="preserve">(P &gt; 0.05; Table S3.5.2) or any of the gut microbiome diversity and composition measures (P &gt; 0.05; Table </w:t>
      </w:r>
      <w:r w:rsidRPr="00F16347">
        <w:rPr>
          <w:rFonts w:ascii="Arial" w:eastAsiaTheme="minorEastAsia" w:hAnsi="Arial" w:cs="Arial"/>
          <w:sz w:val="22"/>
          <w:szCs w:val="22"/>
        </w:rPr>
        <w:lastRenderedPageBreak/>
        <w:t xml:space="preserve">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Entropy </w:t>
      </w:r>
      <w:commentRangeStart w:id="85"/>
      <w:r w:rsidRPr="00F16347">
        <w:rPr>
          <w:rFonts w:ascii="Arial" w:hAnsi="Arial" w:cs="Arial"/>
          <w:sz w:val="22"/>
          <w:szCs w:val="22"/>
        </w:rPr>
        <w:t>alpha-diversity metrics</w:t>
      </w:r>
      <w:commentRangeEnd w:id="85"/>
      <w:r w:rsidR="190B05CD" w:rsidRPr="00F16347">
        <w:rPr>
          <w:rStyle w:val="CommentReference"/>
          <w:rFonts w:ascii="Arial" w:hAnsi="Arial" w:cs="Arial"/>
          <w:sz w:val="22"/>
          <w:szCs w:val="22"/>
        </w:rPr>
        <w:commentReference w:id="85"/>
      </w:r>
      <w:r w:rsidRPr="00F16347">
        <w:rPr>
          <w:rFonts w:ascii="Arial" w:hAnsi="Arial" w:cs="Arial"/>
          <w:sz w:val="22"/>
          <w:szCs w:val="22"/>
        </w:rPr>
        <w:t xml:space="preserve"> (P &lt; 0.05; Figure 4A, Table S3.1.2.2).</w:t>
      </w:r>
      <w:commentRangeStart w:id="86"/>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86"/>
      <w:r w:rsidR="190B05CD" w:rsidRPr="00F16347">
        <w:rPr>
          <w:rStyle w:val="CommentReference"/>
          <w:rFonts w:ascii="Arial" w:hAnsi="Arial" w:cs="Arial"/>
          <w:sz w:val="22"/>
          <w:szCs w:val="22"/>
        </w:rPr>
        <w:commentReference w:id="86"/>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87"/>
      <w:r w:rsidRPr="00F16347">
        <w:rPr>
          <w:rFonts w:ascii="Arial" w:hAnsi="Arial" w:cs="Arial"/>
          <w:sz w:val="22"/>
          <w:szCs w:val="22"/>
        </w:rPr>
        <w:t>These</w:t>
      </w:r>
      <w:commentRangeEnd w:id="87"/>
      <w:r w:rsidR="190B05CD" w:rsidRPr="00F16347">
        <w:rPr>
          <w:rStyle w:val="CommentReference"/>
          <w:rFonts w:ascii="Arial" w:hAnsi="Arial" w:cs="Arial"/>
          <w:sz w:val="22"/>
          <w:szCs w:val="22"/>
        </w:rPr>
        <w:commentReference w:id="87"/>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88"/>
      <w:r w:rsidRPr="00F16347">
        <w:rPr>
          <w:rFonts w:ascii="Arial" w:hAnsi="Arial" w:cs="Arial"/>
          <w:sz w:val="22"/>
          <w:szCs w:val="22"/>
        </w:rPr>
        <w:t xml:space="preserve"> but diet is the primary driver of gut microbiome diversity.</w:t>
      </w:r>
      <w:commentRangeEnd w:id="88"/>
      <w:r w:rsidR="190B05CD" w:rsidRPr="00F16347">
        <w:rPr>
          <w:rStyle w:val="CommentReference"/>
          <w:rFonts w:ascii="Arial" w:hAnsi="Arial" w:cs="Arial"/>
          <w:sz w:val="22"/>
          <w:szCs w:val="22"/>
        </w:rPr>
        <w:commentReference w:id="88"/>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89"/>
      <w:r w:rsidRPr="00F16347">
        <w:rPr>
          <w:rFonts w:ascii="Arial" w:hAnsi="Arial" w:cs="Arial"/>
          <w:sz w:val="22"/>
          <w:szCs w:val="22"/>
        </w:rPr>
        <w:t>that</w:t>
      </w:r>
      <w:commentRangeEnd w:id="89"/>
      <w:r w:rsidR="190B05CD" w:rsidRPr="00F16347">
        <w:rPr>
          <w:rStyle w:val="CommentReference"/>
          <w:rFonts w:ascii="Arial" w:hAnsi="Arial" w:cs="Arial"/>
          <w:sz w:val="22"/>
          <w:szCs w:val="22"/>
        </w:rPr>
        <w:commentReference w:id="89"/>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aforementioned main effects. Moreover, a pairwise analysis of beta-dispersion did not find significant levels of dispersion between exposed and unexposed fish within each diet (P &gt; 0.05; Table S3.3.1)</w:t>
      </w:r>
      <w:commentRangeStart w:id="90"/>
      <w:commentRangeEnd w:id="90"/>
      <w:r w:rsidR="190B05CD" w:rsidRPr="00F16347">
        <w:rPr>
          <w:rStyle w:val="CommentReference"/>
          <w:rFonts w:ascii="Arial" w:hAnsi="Arial" w:cs="Arial"/>
          <w:sz w:val="22"/>
          <w:szCs w:val="22"/>
        </w:rPr>
        <w:commentReference w:id="90"/>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91"/>
      <w:r w:rsidRPr="00F16347">
        <w:rPr>
          <w:rFonts w:ascii="Arial" w:hAnsi="Arial" w:cs="Arial"/>
          <w:sz w:val="22"/>
          <w:szCs w:val="22"/>
        </w:rPr>
        <w:t>but that dietary effects tend to overwhelm evidence of this sensitivity</w:t>
      </w:r>
      <w:commentRangeEnd w:id="91"/>
      <w:r w:rsidR="190B05CD" w:rsidRPr="00F16347">
        <w:rPr>
          <w:rStyle w:val="CommentReference"/>
          <w:rFonts w:ascii="Arial" w:hAnsi="Arial" w:cs="Arial"/>
          <w:sz w:val="22"/>
          <w:szCs w:val="22"/>
        </w:rPr>
        <w:commentReference w:id="91"/>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203AAC0A"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Aurantisolimonas</w:t>
      </w:r>
      <w:r w:rsidRPr="00F16347">
        <w:rPr>
          <w:rFonts w:ascii="Arial" w:eastAsiaTheme="minorEastAsia" w:hAnsi="Arial" w:cs="Arial"/>
          <w:sz w:val="22"/>
          <w:szCs w:val="22"/>
        </w:rPr>
        <w:t xml:space="preserve"> (Table S3.4.2), unexposed Watts-diet fed fish were enriched for an unnamed genus of </w:t>
      </w:r>
      <w:r w:rsidRPr="00F16347">
        <w:rPr>
          <w:rFonts w:ascii="Arial" w:eastAsiaTheme="minorEastAsia" w:hAnsi="Arial" w:cs="Arial"/>
          <w:i/>
          <w:iCs/>
          <w:sz w:val="22"/>
          <w:szCs w:val="22"/>
        </w:rPr>
        <w:lastRenderedPageBreak/>
        <w:t>Barnesiellaceae</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Paucibacter</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Brevibacterium</w:t>
      </w:r>
      <w:r w:rsidRPr="00F16347">
        <w:rPr>
          <w:rFonts w:ascii="Arial" w:eastAsiaTheme="minorEastAsia" w:hAnsi="Arial" w:cs="Arial"/>
          <w:sz w:val="22"/>
          <w:szCs w:val="22"/>
        </w:rPr>
        <w:t xml:space="preserve"> (Table S3.4.3), and unexposed ZIRC-diet fed fish were enriched for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commentRangeStart w:id="92"/>
      <w:r w:rsidRPr="007B5E15">
        <w:rPr>
          <w:rFonts w:ascii="Arial" w:eastAsiaTheme="minorEastAsia" w:hAnsi="Arial" w:cs="Arial"/>
          <w:i/>
          <w:iCs/>
          <w:sz w:val="22"/>
          <w:szCs w:val="22"/>
          <w:highlight w:val="yellow"/>
          <w:rPrChange w:id="93" w:author="Kent, Michael" w:date="2022-12-21T10:28:00Z">
            <w:rPr>
              <w:rFonts w:ascii="Arial" w:eastAsiaTheme="minorEastAsia" w:hAnsi="Arial" w:cs="Arial"/>
              <w:i/>
              <w:iCs/>
              <w:sz w:val="22"/>
              <w:szCs w:val="22"/>
            </w:rPr>
          </w:rPrChange>
        </w:rPr>
        <w:t>Mycobacterium</w:t>
      </w:r>
      <w:commentRangeEnd w:id="92"/>
      <w:r w:rsidR="007B5E15">
        <w:rPr>
          <w:rStyle w:val="CommentReference"/>
        </w:rPr>
        <w:commentReference w:id="92"/>
      </w:r>
      <w:r w:rsidRPr="00F16347">
        <w:rPr>
          <w:rFonts w:ascii="Arial" w:eastAsiaTheme="minorEastAsia" w:hAnsi="Arial" w:cs="Arial"/>
          <w:sz w:val="22"/>
          <w:szCs w:val="22"/>
        </w:rPr>
        <w:t xml:space="preserve"> and unnamed genera of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aceae</w:t>
      </w:r>
      <w:r w:rsidRPr="00F16347">
        <w:rPr>
          <w:rFonts w:ascii="Arial" w:eastAsiaTheme="minorEastAsia" w:hAnsi="Arial" w:cs="Arial"/>
          <w:sz w:val="22"/>
          <w:szCs w:val="22"/>
        </w:rPr>
        <w:t xml:space="preserve"> (Table S3.4.4). </w:t>
      </w:r>
      <w:commentRangeStart w:id="94"/>
      <w:r w:rsidRPr="00F16347">
        <w:rPr>
          <w:rFonts w:ascii="Arial" w:eastAsiaTheme="minorEastAsia" w:hAnsi="Arial" w:cs="Arial"/>
          <w:sz w:val="22"/>
          <w:szCs w:val="22"/>
        </w:rPr>
        <w:t xml:space="preserve">Across all the diets, </w:t>
      </w:r>
      <w:del w:id="95" w:author="Sieler Jr, Michael James" w:date="2023-01-11T16:35:00Z">
        <w:r w:rsidRPr="00F16347" w:rsidDel="002B16BA">
          <w:rPr>
            <w:rFonts w:ascii="Arial" w:eastAsiaTheme="minorEastAsia" w:hAnsi="Arial" w:cs="Arial"/>
            <w:sz w:val="22"/>
            <w:szCs w:val="22"/>
          </w:rPr>
          <w:delText xml:space="preserve">that </w:delText>
        </w:r>
      </w:del>
      <w:commentRangeStart w:id="96"/>
      <w:ins w:id="97" w:author="Sieler Jr, Michael James" w:date="2023-01-11T16:35:00Z">
        <w:r w:rsidR="002B16BA">
          <w:rPr>
            <w:rFonts w:ascii="Arial" w:eastAsiaTheme="minorEastAsia" w:hAnsi="Arial" w:cs="Arial"/>
            <w:sz w:val="22"/>
            <w:szCs w:val="22"/>
          </w:rPr>
          <w:t>the</w:t>
        </w:r>
        <w:commentRangeEnd w:id="96"/>
        <w:r w:rsidR="002B16BA">
          <w:rPr>
            <w:rStyle w:val="CommentReference"/>
          </w:rPr>
          <w:commentReference w:id="96"/>
        </w:r>
        <w:r w:rsidR="002B16BA" w:rsidRPr="00F16347">
          <w:rPr>
            <w:rFonts w:ascii="Arial" w:eastAsiaTheme="minorEastAsia" w:hAnsi="Arial" w:cs="Arial"/>
            <w:sz w:val="22"/>
            <w:szCs w:val="22"/>
          </w:rPr>
          <w:t xml:space="preserve"> </w:t>
        </w:r>
      </w:ins>
      <w:r w:rsidRPr="00F16347">
        <w:rPr>
          <w:rFonts w:ascii="Arial" w:eastAsiaTheme="minorEastAsia" w:hAnsi="Arial" w:cs="Arial"/>
          <w:sz w:val="22"/>
          <w:szCs w:val="22"/>
        </w:rPr>
        <w:t xml:space="preserve">taxa that were more abundant in unexposed, control fish included </w:t>
      </w:r>
      <w:r w:rsidRPr="00F16347">
        <w:rPr>
          <w:rFonts w:ascii="Arial" w:eastAsiaTheme="minorEastAsia" w:hAnsi="Arial" w:cs="Arial"/>
          <w:i/>
          <w:iCs/>
          <w:sz w:val="22"/>
          <w:szCs w:val="22"/>
        </w:rPr>
        <w:t>Macellibeca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r w:rsidRPr="005E68ED">
        <w:rPr>
          <w:rFonts w:ascii="Arial" w:eastAsiaTheme="minorEastAsia" w:hAnsi="Arial" w:cs="Arial"/>
          <w:i/>
          <w:iCs/>
          <w:sz w:val="22"/>
          <w:szCs w:val="22"/>
        </w:rPr>
        <w:t>Aurantisolimona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Cerasicoccus</w:t>
      </w:r>
      <w:r w:rsidRPr="00F16347">
        <w:rPr>
          <w:rFonts w:ascii="Arial" w:eastAsiaTheme="minorEastAsia" w:hAnsi="Arial" w:cs="Arial"/>
          <w:sz w:val="22"/>
          <w:szCs w:val="22"/>
        </w:rPr>
        <w:t xml:space="preserve">, and three unnamed genera of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Commonadaceae</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laceae</w:t>
      </w:r>
      <w:r w:rsidRPr="00F16347">
        <w:rPr>
          <w:rFonts w:ascii="Arial" w:eastAsiaTheme="minorEastAsia" w:hAnsi="Arial" w:cs="Arial"/>
          <w:sz w:val="22"/>
          <w:szCs w:val="22"/>
        </w:rPr>
        <w:t>.</w:t>
      </w:r>
      <w:commentRangeEnd w:id="94"/>
      <w:r w:rsidR="577E9FC0" w:rsidRPr="00F16347">
        <w:rPr>
          <w:rStyle w:val="CommentReference"/>
          <w:rFonts w:ascii="Arial" w:hAnsi="Arial" w:cs="Arial"/>
          <w:sz w:val="22"/>
          <w:szCs w:val="22"/>
        </w:rPr>
        <w:commentReference w:id="94"/>
      </w:r>
      <w:r w:rsidRPr="00F16347">
        <w:rPr>
          <w:rFonts w:ascii="Arial" w:eastAsiaTheme="minorEastAsia" w:hAnsi="Arial" w:cs="Arial"/>
          <w:sz w:val="22"/>
          <w:szCs w:val="22"/>
        </w:rPr>
        <w:t xml:space="preserve"> </w:t>
      </w:r>
      <w:commentRangeStart w:id="98"/>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98"/>
      <w:r w:rsidR="577E9FC0" w:rsidRPr="00F16347">
        <w:rPr>
          <w:rStyle w:val="CommentReference"/>
          <w:rFonts w:ascii="Arial" w:hAnsi="Arial" w:cs="Arial"/>
          <w:sz w:val="22"/>
          <w:szCs w:val="22"/>
        </w:rPr>
        <w:commentReference w:id="98"/>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w:t>
      </w:r>
      <w:commentRangeStart w:id="99"/>
      <w:r w:rsidRPr="00F16347">
        <w:rPr>
          <w:rFonts w:ascii="Arial" w:eastAsiaTheme="minorEastAsia" w:hAnsi="Arial" w:cs="Arial"/>
          <w:sz w:val="22"/>
          <w:szCs w:val="22"/>
        </w:rPr>
        <w:t>manner</w:t>
      </w:r>
      <w:commentRangeEnd w:id="99"/>
      <w:r w:rsidR="007B5E15">
        <w:rPr>
          <w:rStyle w:val="CommentReference"/>
        </w:rPr>
        <w:commentReference w:id="99"/>
      </w:r>
      <w:r w:rsidRPr="00F16347">
        <w:rPr>
          <w:rFonts w:ascii="Arial" w:eastAsiaTheme="minorEastAsia" w:hAnsi="Arial" w:cs="Arial"/>
          <w:sz w:val="22"/>
          <w:szCs w:val="22"/>
        </w:rPr>
        <w:t xml:space="preserve">.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100"/>
      <w:r w:rsidRPr="00F16347">
        <w:rPr>
          <w:rFonts w:ascii="Arial" w:eastAsia="Arial" w:hAnsi="Arial" w:cs="Arial"/>
          <w:b/>
          <w:bCs/>
          <w:sz w:val="22"/>
          <w:szCs w:val="22"/>
        </w:rPr>
        <w:lastRenderedPageBreak/>
        <w:t>Discussion</w:t>
      </w:r>
      <w:commentRangeEnd w:id="100"/>
      <w:r w:rsidR="008B78E9" w:rsidRPr="00F16347">
        <w:rPr>
          <w:rStyle w:val="CommentReference"/>
          <w:rFonts w:ascii="Arial" w:hAnsi="Arial" w:cs="Arial"/>
          <w:sz w:val="22"/>
          <w:szCs w:val="22"/>
        </w:rPr>
        <w:commentReference w:id="100"/>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75D6B2A5" w:rsidR="7593FD0B" w:rsidRPr="00F16347" w:rsidDel="00522B6E" w:rsidRDefault="7593FD0B" w:rsidP="00BC7D26">
      <w:pPr>
        <w:spacing w:line="360" w:lineRule="auto"/>
        <w:rPr>
          <w:del w:id="101" w:author="Kent, Michael" w:date="2022-12-23T08:35:00Z"/>
          <w:rFonts w:ascii="Arial" w:hAnsi="Arial" w:cs="Arial"/>
          <w:sz w:val="22"/>
          <w:szCs w:val="22"/>
        </w:rPr>
      </w:pPr>
    </w:p>
    <w:p w14:paraId="328DE01C" w14:textId="52B402B9"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38WYqyFR","properties":{"formattedCitation":"\\super 5,16\\uc0\\u8211{}18,28\\uc0\\u8211{}31\\nosupersub{}","plainCitation":"5,16–18,28–31","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5,16–18,28–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zsPeCtuE","properties":{"formattedCitation":"\\super 8,9,11,12,32\\nosupersub{}","plainCitation":"8,9,11,12,3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8,9,11,12,32</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r w:rsidR="00F428EC" w:rsidRPr="00F16347">
        <w:rPr>
          <w:rFonts w:ascii="Arial" w:eastAsia="Arial" w:hAnsi="Arial" w:cs="Arial"/>
          <w:color w:val="000000" w:themeColor="text1"/>
          <w:sz w:val="22"/>
          <w:szCs w:val="22"/>
        </w:rPr>
        <w:t xml:space="preserve">dpf) </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2305D3B6"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LU0EcI9m","properties":{"formattedCitation":"\\super 29\\nosupersub{}","plainCitation":"29","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9</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hKOBbHhS","properties":{"formattedCitation":"\\super 18\\nosupersub{}","plainCitation":"18","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1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lGmlCrnf","properties":{"formattedCitation":"\\super 28,30,31\\nosupersub{}","plainCitation":"28,30,31","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8,30,31</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 xml:space="preserve">developmental periods </w:t>
      </w:r>
      <w:r w:rsidR="009E1C32" w:rsidRPr="00F16347">
        <w:rPr>
          <w:rFonts w:ascii="Arial" w:eastAsia="Arial" w:hAnsi="Arial" w:cs="Arial"/>
          <w:color w:val="000000" w:themeColor="text1"/>
          <w:sz w:val="22"/>
          <w:szCs w:val="22"/>
        </w:rPr>
        <w:lastRenderedPageBreak/>
        <w:t>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r w:rsidR="009E1C32" w:rsidRPr="00F16347">
        <w:rPr>
          <w:rFonts w:ascii="Arial" w:eastAsia="Arial" w:hAnsi="Arial" w:cs="Arial"/>
          <w:color w:val="000000" w:themeColor="text1"/>
          <w:sz w:val="22"/>
          <w:szCs w:val="22"/>
        </w:rPr>
        <w:t>dpf</w:t>
      </w:r>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r w:rsidR="005E68ED">
        <w:rPr>
          <w:rFonts w:ascii="Arial" w:eastAsia="Arial" w:hAnsi="Arial" w:cs="Arial"/>
          <w:color w:val="000000" w:themeColor="text1"/>
          <w:sz w:val="22"/>
          <w:szCs w:val="22"/>
        </w:rPr>
        <w:t xml:space="preserve"> successional patterns in</w:t>
      </w:r>
      <w:r w:rsidR="003569B7" w:rsidRPr="00F16347">
        <w:rPr>
          <w:rFonts w:ascii="Arial" w:eastAsia="Arial" w:hAnsi="Arial" w:cs="Arial"/>
          <w:color w:val="000000" w:themeColor="text1"/>
          <w:sz w:val="22"/>
          <w:szCs w:val="22"/>
        </w:rPr>
        <w:t xml:space="preserve"> </w:t>
      </w:r>
      <w:r w:rsidR="005E68ED">
        <w:rPr>
          <w:rFonts w:ascii="Arial" w:eastAsia="Arial" w:hAnsi="Arial" w:cs="Arial"/>
          <w:color w:val="000000" w:themeColor="text1"/>
          <w:sz w:val="22"/>
          <w:szCs w:val="22"/>
        </w:rPr>
        <w:t>community compositions across adulthood</w:t>
      </w:r>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767E2304" w:rsidR="00A34D5D" w:rsidRPr="00F16347" w:rsidRDefault="0022329E" w:rsidP="00BC7D26">
      <w:pPr>
        <w:spacing w:line="360" w:lineRule="auto"/>
        <w:rPr>
          <w:rFonts w:ascii="Arial" w:eastAsia="Arial" w:hAnsi="Arial" w:cs="Arial"/>
          <w:color w:val="000000" w:themeColor="text1"/>
          <w:sz w:val="22"/>
          <w:szCs w:val="22"/>
        </w:rPr>
      </w:pPr>
      <w:commentRangeStart w:id="102"/>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102"/>
      <w:r w:rsidR="009303C6" w:rsidRPr="00F16347">
        <w:rPr>
          <w:rStyle w:val="CommentReference"/>
          <w:rFonts w:ascii="Arial" w:hAnsi="Arial" w:cs="Arial"/>
          <w:sz w:val="22"/>
          <w:szCs w:val="22"/>
        </w:rPr>
        <w:commentReference w:id="102"/>
      </w:r>
      <w:r w:rsidR="7593FD0B" w:rsidRPr="00F16347">
        <w:rPr>
          <w:rFonts w:ascii="Arial" w:eastAsia="Arial" w:hAnsi="Arial" w:cs="Arial"/>
          <w:color w:val="000000" w:themeColor="text1"/>
          <w:sz w:val="22"/>
          <w:szCs w:val="22"/>
        </w:rPr>
        <w:t xml:space="preserve">of zebrafish were sensitive to pathogen exposure, </w:t>
      </w:r>
      <w:commentRangeStart w:id="103"/>
      <w:r w:rsidR="7593FD0B" w:rsidRPr="00F16347">
        <w:rPr>
          <w:rFonts w:ascii="Arial" w:eastAsia="Arial" w:hAnsi="Arial" w:cs="Arial"/>
          <w:color w:val="000000" w:themeColor="text1"/>
          <w:sz w:val="22"/>
          <w:szCs w:val="22"/>
        </w:rPr>
        <w:t>but diet was the main driver</w:t>
      </w:r>
      <w:commentRangeEnd w:id="103"/>
      <w:r w:rsidR="00D703F3" w:rsidRPr="00F16347">
        <w:rPr>
          <w:rStyle w:val="CommentReference"/>
          <w:rFonts w:ascii="Arial" w:hAnsi="Arial" w:cs="Arial"/>
          <w:sz w:val="22"/>
          <w:szCs w:val="22"/>
        </w:rPr>
        <w:commentReference w:id="103"/>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w:t>
      </w:r>
      <w:r w:rsidR="00454F75">
        <w:rPr>
          <w:rFonts w:ascii="Arial" w:eastAsia="Arial" w:hAnsi="Arial" w:cs="Arial"/>
          <w:color w:val="000000" w:themeColor="text1"/>
          <w:sz w:val="22"/>
          <w:szCs w:val="22"/>
        </w:rPr>
        <w:t xml:space="preserve"> ensure</w:t>
      </w:r>
      <w:r w:rsidR="002E3B6F">
        <w:rPr>
          <w:rFonts w:ascii="Arial" w:eastAsia="Arial" w:hAnsi="Arial" w:cs="Arial"/>
          <w:color w:val="000000" w:themeColor="text1"/>
          <w:sz w:val="22"/>
          <w:szCs w:val="22"/>
        </w:rPr>
        <w:t>d</w:t>
      </w:r>
      <w:r w:rsidR="00454F75">
        <w:rPr>
          <w:rFonts w:ascii="Arial" w:eastAsia="Arial" w:hAnsi="Arial" w:cs="Arial"/>
          <w:color w:val="000000" w:themeColor="text1"/>
          <w:sz w:val="22"/>
          <w:szCs w:val="22"/>
        </w:rPr>
        <w:t xml:space="preserve"> all fish were exposed to the pathogen</w:t>
      </w:r>
      <w:r w:rsidR="002E3B6F">
        <w:rPr>
          <w:rFonts w:ascii="Arial" w:eastAsia="Arial" w:hAnsi="Arial" w:cs="Arial"/>
          <w:color w:val="000000" w:themeColor="text1"/>
          <w:sz w:val="22"/>
          <w:szCs w:val="22"/>
        </w:rPr>
        <w:t xml:space="preserve"> by</w:t>
      </w:r>
      <w:r w:rsidR="00454F75">
        <w:rPr>
          <w:rFonts w:ascii="Arial" w:eastAsia="Arial" w:hAnsi="Arial" w:cs="Arial"/>
          <w:color w:val="000000" w:themeColor="text1"/>
          <w:sz w:val="22"/>
          <w:szCs w:val="22"/>
        </w:rPr>
        <w:t xml:space="preserve"> inject</w:t>
      </w:r>
      <w:r w:rsidR="002E3B6F">
        <w:rPr>
          <w:rFonts w:ascii="Arial" w:eastAsia="Arial" w:hAnsi="Arial" w:cs="Arial"/>
          <w:color w:val="000000" w:themeColor="text1"/>
          <w:sz w:val="22"/>
          <w:szCs w:val="22"/>
        </w:rPr>
        <w:t>ing</w:t>
      </w:r>
      <w:r w:rsidR="00454F75">
        <w:rPr>
          <w:rFonts w:ascii="Arial" w:eastAsia="Arial" w:hAnsi="Arial" w:cs="Arial"/>
          <w:color w:val="000000" w:themeColor="text1"/>
          <w:sz w:val="22"/>
          <w:szCs w:val="22"/>
        </w:rPr>
        <w:t xml:space="preserve"> </w:t>
      </w:r>
      <w:r w:rsidR="00454F75" w:rsidRPr="00A77570">
        <w:rPr>
          <w:rFonts w:ascii="Arial" w:eastAsia="Arial" w:hAnsi="Arial" w:cs="Arial"/>
          <w:i/>
          <w:iCs/>
          <w:color w:val="000000" w:themeColor="text1"/>
          <w:sz w:val="22"/>
          <w:szCs w:val="22"/>
        </w:rPr>
        <w:t xml:space="preserve">Mycobacterium chelonae </w:t>
      </w:r>
      <w:r w:rsidR="00454F75">
        <w:rPr>
          <w:rFonts w:ascii="Arial" w:eastAsia="Arial" w:hAnsi="Arial" w:cs="Arial"/>
          <w:color w:val="000000" w:themeColor="text1"/>
          <w:sz w:val="22"/>
          <w:szCs w:val="22"/>
        </w:rPr>
        <w:t>into the coelomic cavities of the fish at 4 mpf</w:t>
      </w:r>
      <w:r w:rsidR="002E3B6F">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 found that p</w:t>
      </w:r>
      <w:r w:rsidR="00C0118C" w:rsidRPr="00F16347">
        <w:rPr>
          <w:rFonts w:ascii="Arial" w:eastAsia="Arial" w:hAnsi="Arial" w:cs="Arial"/>
          <w:color w:val="000000" w:themeColor="text1"/>
          <w:sz w:val="22"/>
          <w:szCs w:val="22"/>
        </w:rPr>
        <w:t>resence of infection was not sufficient to explain</w:t>
      </w:r>
      <w:r w:rsidR="003D1400">
        <w:rPr>
          <w:rFonts w:ascii="Arial" w:eastAsia="Arial" w:hAnsi="Arial" w:cs="Arial"/>
          <w:color w:val="000000" w:themeColor="text1"/>
          <w:sz w:val="22"/>
          <w:szCs w:val="22"/>
        </w:rPr>
        <w:t xml:space="preserve"> associations with</w:t>
      </w:r>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r w:rsidR="00454F75">
        <w:rPr>
          <w:rFonts w:ascii="Arial" w:eastAsia="Arial" w:hAnsi="Arial" w:cs="Arial"/>
          <w:color w:val="000000" w:themeColor="text1"/>
          <w:sz w:val="22"/>
          <w:szCs w:val="22"/>
        </w:rPr>
        <w:t xml:space="preserve">did not change </w:t>
      </w:r>
      <w:r w:rsidR="009B4331">
        <w:rPr>
          <w:rFonts w:ascii="Arial" w:eastAsia="Arial" w:hAnsi="Arial" w:cs="Arial"/>
          <w:color w:val="000000" w:themeColor="text1"/>
          <w:sz w:val="22"/>
          <w:szCs w:val="22"/>
        </w:rPr>
        <w:t>after</w:t>
      </w:r>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r w:rsidR="009B4331">
        <w:rPr>
          <w:rFonts w:ascii="Arial" w:eastAsia="Arial" w:hAnsi="Arial" w:cs="Arial"/>
          <w:i/>
          <w:iCs/>
          <w:color w:val="000000" w:themeColor="text1"/>
          <w:sz w:val="22"/>
          <w:szCs w:val="22"/>
        </w:rPr>
        <w:t>.</w:t>
      </w:r>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XSUlZCPh","properties":{"formattedCitation":"\\super 22\\nosupersub{}","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2</w:t>
      </w:r>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r w:rsidR="7593FD0B" w:rsidRPr="00F16347">
        <w:rPr>
          <w:rFonts w:ascii="Arial" w:eastAsia="Arial" w:hAnsi="Arial" w:cs="Arial"/>
          <w:color w:val="000000" w:themeColor="text1"/>
          <w:sz w:val="22"/>
          <w:szCs w:val="22"/>
        </w:rPr>
        <w:t xml:space="preserve">One possible explanation for </w:t>
      </w:r>
      <w:r w:rsidR="004C70E7" w:rsidRPr="00F16347">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Pr>
          <w:rFonts w:ascii="Arial" w:eastAsia="Arial" w:hAnsi="Arial" w:cs="Arial"/>
          <w:color w:val="000000" w:themeColor="text1"/>
          <w:sz w:val="22"/>
          <w:szCs w:val="22"/>
        </w:rPr>
        <w:t xml:space="preserve">associated with differences in intestinal lesion </w:t>
      </w:r>
      <w:r w:rsidR="004C70E7" w:rsidRPr="00F16347">
        <w:rPr>
          <w:rFonts w:ascii="Arial" w:eastAsia="Arial" w:hAnsi="Arial" w:cs="Arial"/>
          <w:color w:val="000000" w:themeColor="text1"/>
          <w:sz w:val="22"/>
          <w:szCs w:val="22"/>
        </w:rPr>
        <w:t xml:space="preserve">to that of a pathogenic bacterial species. </w:t>
      </w:r>
      <w:r w:rsidR="00522B6E">
        <w:rPr>
          <w:rFonts w:ascii="Arial" w:eastAsia="Arial" w:hAnsi="Arial" w:cs="Arial"/>
          <w:color w:val="000000" w:themeColor="text1"/>
          <w:sz w:val="22"/>
          <w:szCs w:val="22"/>
        </w:rPr>
        <w:t xml:space="preserve">For example, the nematode </w:t>
      </w:r>
      <w:r w:rsidR="00522B6E" w:rsidRPr="00A77570">
        <w:rPr>
          <w:rFonts w:ascii="Arial" w:eastAsia="Arial" w:hAnsi="Arial" w:cs="Arial"/>
          <w:i/>
          <w:color w:val="000000" w:themeColor="text1"/>
          <w:sz w:val="22"/>
          <w:szCs w:val="22"/>
        </w:rPr>
        <w:t>Pseudocapillaria tomentosa</w:t>
      </w:r>
      <w:r w:rsidR="00522B6E">
        <w:rPr>
          <w:rFonts w:ascii="Arial" w:eastAsia="Arial" w:hAnsi="Arial" w:cs="Arial"/>
          <w:color w:val="000000" w:themeColor="text1"/>
          <w:sz w:val="22"/>
          <w:szCs w:val="22"/>
        </w:rPr>
        <w:t xml:space="preserve"> penetrates the intestinal epithelium and causes profound pathologic changes</w:t>
      </w:r>
      <w:r w:rsidR="00A77570" w:rsidRPr="00A77570">
        <w:rPr>
          <w:rFonts w:ascii="Arial" w:eastAsia="Arial" w:hAnsi="Arial" w:cs="Arial"/>
          <w:color w:val="000000" w:themeColor="text1"/>
          <w:sz w:val="22"/>
          <w:szCs w:val="22"/>
        </w:rPr>
        <w:t xml:space="preserve"> </w:t>
      </w:r>
      <w:r w:rsidR="00A77570">
        <w:rPr>
          <w:rFonts w:ascii="Arial" w:eastAsia="Arial" w:hAnsi="Arial" w:cs="Arial"/>
          <w:color w:val="000000" w:themeColor="text1"/>
          <w:sz w:val="22"/>
          <w:szCs w:val="22"/>
        </w:rPr>
        <w:t>(</w:t>
      </w:r>
      <w:commentRangeStart w:id="104"/>
      <w:commentRangeStart w:id="105"/>
      <w:r w:rsidR="00A77570">
        <w:rPr>
          <w:rFonts w:ascii="Arial" w:eastAsia="Arial" w:hAnsi="Arial" w:cs="Arial"/>
          <w:color w:val="000000" w:themeColor="text1"/>
          <w:sz w:val="22"/>
          <w:szCs w:val="22"/>
        </w:rPr>
        <w:t>REF-Mike</w:t>
      </w:r>
      <w:commentRangeEnd w:id="104"/>
      <w:r w:rsidR="00A77570">
        <w:rPr>
          <w:rStyle w:val="CommentReference"/>
        </w:rPr>
        <w:commentReference w:id="104"/>
      </w:r>
      <w:commentRangeEnd w:id="105"/>
      <w:r w:rsidR="00A77570">
        <w:rPr>
          <w:rStyle w:val="CommentReference"/>
        </w:rPr>
        <w:commentReference w:id="105"/>
      </w:r>
      <w:r w:rsidR="00A77570">
        <w:rPr>
          <w:rFonts w:ascii="Arial" w:eastAsia="Arial" w:hAnsi="Arial" w:cs="Arial"/>
          <w:color w:val="000000" w:themeColor="text1"/>
          <w:sz w:val="22"/>
          <w:szCs w:val="22"/>
        </w:rPr>
        <w:t>),</w:t>
      </w:r>
      <w:r w:rsidR="00522B6E">
        <w:rPr>
          <w:rFonts w:ascii="Arial" w:eastAsia="Arial" w:hAnsi="Arial" w:cs="Arial"/>
          <w:color w:val="000000" w:themeColor="text1"/>
          <w:sz w:val="22"/>
          <w:szCs w:val="22"/>
        </w:rPr>
        <w:t xml:space="preserve"> whereas disease caused by Mycobacterium species in zebrafish are characterized by extra-intestinal infections (</w:t>
      </w:r>
      <w:commentRangeStart w:id="106"/>
      <w:commentRangeStart w:id="107"/>
      <w:r w:rsidR="00522B6E">
        <w:rPr>
          <w:rFonts w:ascii="Arial" w:eastAsia="Arial" w:hAnsi="Arial" w:cs="Arial"/>
          <w:color w:val="000000" w:themeColor="text1"/>
          <w:sz w:val="22"/>
          <w:szCs w:val="22"/>
        </w:rPr>
        <w:t>REF-Mike</w:t>
      </w:r>
      <w:commentRangeEnd w:id="106"/>
      <w:r w:rsidR="00A77570">
        <w:rPr>
          <w:rStyle w:val="CommentReference"/>
        </w:rPr>
        <w:commentReference w:id="106"/>
      </w:r>
      <w:commentRangeEnd w:id="107"/>
      <w:r w:rsidR="00A77570">
        <w:rPr>
          <w:rStyle w:val="CommentReference"/>
        </w:rPr>
        <w:commentReference w:id="107"/>
      </w:r>
      <w:r w:rsidR="00522B6E">
        <w:rPr>
          <w:rFonts w:ascii="Arial" w:eastAsia="Arial" w:hAnsi="Arial" w:cs="Arial"/>
          <w:color w:val="000000" w:themeColor="text1"/>
          <w:sz w:val="22"/>
          <w:szCs w:val="22"/>
        </w:rPr>
        <w:t xml:space="preserve">). </w:t>
      </w:r>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w:t>
      </w:r>
      <w:r w:rsidR="00522B6E">
        <w:rPr>
          <w:rFonts w:ascii="Arial" w:eastAsia="Arial" w:hAnsi="Arial" w:cs="Arial"/>
          <w:color w:val="000000" w:themeColor="text1"/>
          <w:sz w:val="22"/>
          <w:szCs w:val="22"/>
        </w:rPr>
        <w:t xml:space="preserve">spp in zebrafish are </w:t>
      </w:r>
      <w:r w:rsidR="7593FD0B" w:rsidRPr="00F16347">
        <w:rPr>
          <w:rFonts w:ascii="Arial" w:eastAsia="Arial" w:hAnsi="Arial" w:cs="Arial"/>
          <w:color w:val="000000" w:themeColor="text1"/>
          <w:sz w:val="22"/>
          <w:szCs w:val="22"/>
        </w:rPr>
        <w:t xml:space="preserve">hypothesized to be introduced early in life through </w:t>
      </w:r>
      <w:r w:rsidR="00522B6E">
        <w:rPr>
          <w:rFonts w:ascii="Arial" w:eastAsia="Arial" w:hAnsi="Arial" w:cs="Arial"/>
          <w:color w:val="000000" w:themeColor="text1"/>
          <w:sz w:val="22"/>
          <w:szCs w:val="22"/>
        </w:rPr>
        <w:t>ingestion, including diet (</w:t>
      </w:r>
      <w:commentRangeStart w:id="108"/>
      <w:commentRangeStart w:id="109"/>
      <w:r w:rsidR="00522B6E" w:rsidRPr="00A77570">
        <w:rPr>
          <w:rFonts w:ascii="Arial" w:eastAsia="Arial" w:hAnsi="Arial" w:cs="Arial"/>
          <w:color w:val="000000" w:themeColor="text1"/>
          <w:sz w:val="22"/>
          <w:szCs w:val="22"/>
          <w:highlight w:val="yellow"/>
        </w:rPr>
        <w:t>REF – Chang papers,</w:t>
      </w:r>
      <w:r w:rsidR="00522B6E" w:rsidRPr="00981956">
        <w:rPr>
          <w:rFonts w:ascii="Arial" w:eastAsia="Arial" w:hAnsi="Arial" w:cs="Arial"/>
          <w:color w:val="000000" w:themeColor="text1"/>
          <w:sz w:val="22"/>
          <w:szCs w:val="22"/>
          <w:highlight w:val="yellow"/>
        </w:rPr>
        <w:t xml:space="preserve"> Peter</w:t>
      </w:r>
      <w:r w:rsidR="00522B6E" w:rsidRPr="00A77570">
        <w:rPr>
          <w:rFonts w:ascii="Arial" w:eastAsia="Arial" w:hAnsi="Arial" w:cs="Arial"/>
          <w:color w:val="000000" w:themeColor="text1"/>
          <w:sz w:val="22"/>
          <w:szCs w:val="22"/>
          <w:highlight w:val="yellow"/>
        </w:rPr>
        <w:t>son, Poort</w:t>
      </w:r>
      <w:r w:rsidR="00522B6E">
        <w:rPr>
          <w:rFonts w:ascii="Arial" w:eastAsia="Arial" w:hAnsi="Arial" w:cs="Arial"/>
          <w:color w:val="000000" w:themeColor="text1"/>
          <w:sz w:val="22"/>
          <w:szCs w:val="22"/>
          <w:highlight w:val="yellow"/>
        </w:rPr>
        <w:t xml:space="preserve"> papers</w:t>
      </w:r>
      <w:r w:rsidR="00F320F3">
        <w:rPr>
          <w:rFonts w:ascii="Arial" w:eastAsia="Arial" w:hAnsi="Arial" w:cs="Arial"/>
          <w:color w:val="000000" w:themeColor="text1"/>
          <w:sz w:val="22"/>
          <w:szCs w:val="22"/>
          <w:highlight w:val="yellow"/>
        </w:rPr>
        <w:t>??</w:t>
      </w:r>
      <w:r w:rsidR="00522B6E" w:rsidRPr="00A77570">
        <w:rPr>
          <w:rFonts w:ascii="Arial" w:eastAsia="Arial" w:hAnsi="Arial" w:cs="Arial"/>
          <w:color w:val="000000" w:themeColor="text1"/>
          <w:sz w:val="22"/>
          <w:szCs w:val="22"/>
          <w:highlight w:val="yellow"/>
        </w:rPr>
        <w:t>)</w:t>
      </w:r>
      <w:commentRangeEnd w:id="108"/>
      <w:r w:rsidR="00A77570">
        <w:rPr>
          <w:rStyle w:val="CommentReference"/>
        </w:rPr>
        <w:commentReference w:id="108"/>
      </w:r>
      <w:commentRangeEnd w:id="109"/>
      <w:r w:rsidR="00A77570">
        <w:rPr>
          <w:rStyle w:val="CommentReference"/>
        </w:rPr>
        <w:commentReference w:id="109"/>
      </w:r>
      <w:r w:rsidR="7593FD0B" w:rsidRPr="00F16347">
        <w:rPr>
          <w:rFonts w:ascii="Arial" w:eastAsia="Arial" w:hAnsi="Arial" w:cs="Arial"/>
          <w:color w:val="000000" w:themeColor="text1"/>
          <w:sz w:val="22"/>
          <w:szCs w:val="22"/>
        </w:rPr>
        <w:t xml:space="preserve">, while fish in our study were exposed </w:t>
      </w:r>
      <w:r w:rsidR="004C46C0">
        <w:rPr>
          <w:rFonts w:ascii="Arial" w:eastAsia="Arial" w:hAnsi="Arial" w:cs="Arial"/>
          <w:color w:val="000000" w:themeColor="text1"/>
          <w:sz w:val="22"/>
          <w:szCs w:val="22"/>
        </w:rPr>
        <w:t xml:space="preserve">by injection </w:t>
      </w:r>
      <w:r w:rsidR="7593FD0B" w:rsidRPr="00F16347">
        <w:rPr>
          <w:rFonts w:ascii="Arial" w:eastAsia="Arial" w:hAnsi="Arial" w:cs="Arial"/>
          <w:color w:val="000000" w:themeColor="text1"/>
          <w:sz w:val="22"/>
          <w:szCs w:val="22"/>
        </w:rPr>
        <w:t>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their coelomic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D3yFEFQM","properties":{"formattedCitation":"\\super 33\\nosupersub{}","plainCitation":"33","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33</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9BF3A42" w14:textId="0FB2681B" w:rsidR="00812A09" w:rsidDel="002113BA" w:rsidRDefault="005836C6" w:rsidP="00BC7D26">
      <w:pPr>
        <w:spacing w:line="360" w:lineRule="auto"/>
        <w:rPr>
          <w:ins w:id="110" w:author="Kent, Michael" w:date="2022-12-23T10:04:00Z"/>
          <w:del w:id="111" w:author="Sieler Jr, Michael James" w:date="2023-01-19T08:13:00Z"/>
          <w:rFonts w:ascii="Arial" w:hAnsi="Arial" w:cs="Arial"/>
          <w:sz w:val="22"/>
          <w:szCs w:val="22"/>
        </w:rPr>
      </w:pPr>
      <w:commentRangeStart w:id="112"/>
      <w:commentRangeStart w:id="113"/>
      <w:commentRangeStart w:id="114"/>
      <w:ins w:id="115" w:author="Kent, Michael" w:date="2022-12-23T09:55:00Z">
        <w:del w:id="116" w:author="Sieler Jr, Michael James" w:date="2023-01-19T08:13:00Z">
          <w:r w:rsidDel="002113BA">
            <w:rPr>
              <w:rFonts w:ascii="Arial" w:hAnsi="Arial" w:cs="Arial"/>
              <w:sz w:val="22"/>
              <w:szCs w:val="22"/>
            </w:rPr>
            <w:lastRenderedPageBreak/>
            <w:tab/>
          </w:r>
          <w:r w:rsidRPr="00812A09" w:rsidDel="002113BA">
            <w:rPr>
              <w:rFonts w:ascii="Arial" w:hAnsi="Arial" w:cs="Arial"/>
              <w:sz w:val="22"/>
              <w:szCs w:val="22"/>
              <w:highlight w:val="yellow"/>
              <w:rPrChange w:id="117" w:author="Kent, Michael" w:date="2022-12-23T10:00:00Z">
                <w:rPr>
                  <w:rFonts w:ascii="Arial" w:hAnsi="Arial" w:cs="Arial"/>
                  <w:sz w:val="22"/>
                  <w:szCs w:val="22"/>
                </w:rPr>
              </w:rPrChange>
            </w:rPr>
            <w:delText>Lumen mycobacteri</w:delText>
          </w:r>
          <w:r w:rsidDel="002113BA">
            <w:rPr>
              <w:rFonts w:ascii="Arial" w:hAnsi="Arial" w:cs="Arial"/>
              <w:sz w:val="22"/>
              <w:szCs w:val="22"/>
            </w:rPr>
            <w:delText xml:space="preserve">:  17 </w:delText>
          </w:r>
        </w:del>
      </w:ins>
      <w:ins w:id="118" w:author="Kent, Michael" w:date="2022-12-23T10:01:00Z">
        <w:del w:id="119" w:author="Sieler Jr, Michael James" w:date="2023-01-19T08:13:00Z">
          <w:r w:rsidR="00812A09" w:rsidDel="002113BA">
            <w:rPr>
              <w:rFonts w:ascii="Arial" w:hAnsi="Arial" w:cs="Arial"/>
              <w:sz w:val="22"/>
              <w:szCs w:val="22"/>
            </w:rPr>
            <w:delText>exposed</w:delText>
          </w:r>
        </w:del>
      </w:ins>
      <w:ins w:id="120" w:author="Kent, Michael" w:date="2022-12-23T09:55:00Z">
        <w:del w:id="121" w:author="Sieler Jr, Michael James" w:date="2023-01-19T08:13:00Z">
          <w:r w:rsidDel="002113BA">
            <w:rPr>
              <w:rFonts w:ascii="Arial" w:hAnsi="Arial" w:cs="Arial"/>
              <w:sz w:val="22"/>
              <w:szCs w:val="22"/>
            </w:rPr>
            <w:delText xml:space="preserve"> and 7 control fish </w:delText>
          </w:r>
        </w:del>
      </w:ins>
      <w:ins w:id="122" w:author="Kent, Michael" w:date="2022-12-23T09:57:00Z">
        <w:del w:id="123" w:author="Sieler Jr, Michael James" w:date="2023-01-19T08:13:00Z">
          <w:r w:rsidDel="002113BA">
            <w:rPr>
              <w:rFonts w:ascii="Arial" w:hAnsi="Arial" w:cs="Arial"/>
              <w:sz w:val="22"/>
              <w:szCs w:val="22"/>
            </w:rPr>
            <w:delText xml:space="preserve">examined by histology </w:delText>
          </w:r>
        </w:del>
      </w:ins>
      <w:ins w:id="124" w:author="Kent, Michael" w:date="2022-12-23T09:55:00Z">
        <w:del w:id="125" w:author="Sieler Jr, Michael James" w:date="2023-01-19T08:13:00Z">
          <w:r w:rsidDel="002113BA">
            <w:rPr>
              <w:rFonts w:ascii="Arial" w:hAnsi="Arial" w:cs="Arial"/>
              <w:sz w:val="22"/>
              <w:szCs w:val="22"/>
            </w:rPr>
            <w:delText xml:space="preserve">exhibited colonization of the intestinal lumen by </w:delText>
          </w:r>
        </w:del>
      </w:ins>
      <w:ins w:id="126" w:author="Kent, Michael" w:date="2022-12-23T09:57:00Z">
        <w:del w:id="127" w:author="Sieler Jr, Michael James" w:date="2023-01-19T08:13:00Z">
          <w:r w:rsidDel="002113BA">
            <w:rPr>
              <w:rFonts w:ascii="Arial" w:hAnsi="Arial" w:cs="Arial"/>
              <w:sz w:val="22"/>
              <w:szCs w:val="22"/>
            </w:rPr>
            <w:delText>acid</w:delText>
          </w:r>
        </w:del>
      </w:ins>
      <w:ins w:id="128" w:author="Kent, Michael" w:date="2022-12-23T09:55:00Z">
        <w:del w:id="129" w:author="Sieler Jr, Michael James" w:date="2023-01-19T08:13:00Z">
          <w:r w:rsidDel="002113BA">
            <w:rPr>
              <w:rFonts w:ascii="Arial" w:hAnsi="Arial" w:cs="Arial"/>
              <w:sz w:val="22"/>
              <w:szCs w:val="22"/>
            </w:rPr>
            <w:delText xml:space="preserve"> fast bacteria.  This </w:delText>
          </w:r>
        </w:del>
      </w:ins>
      <w:ins w:id="130" w:author="Kent, Michael" w:date="2022-12-23T10:00:00Z">
        <w:del w:id="131" w:author="Sieler Jr, Michael James" w:date="2023-01-19T08:13:00Z">
          <w:r w:rsidR="00812A09" w:rsidDel="002113BA">
            <w:rPr>
              <w:rFonts w:ascii="Arial" w:hAnsi="Arial" w:cs="Arial"/>
              <w:sz w:val="22"/>
              <w:szCs w:val="22"/>
            </w:rPr>
            <w:delText xml:space="preserve">phenomenon </w:delText>
          </w:r>
        </w:del>
      </w:ins>
      <w:ins w:id="132" w:author="Kent, Michael" w:date="2022-12-23T09:57:00Z">
        <w:del w:id="133" w:author="Sieler Jr, Michael James" w:date="2023-01-19T08:13:00Z">
          <w:r w:rsidDel="002113BA">
            <w:rPr>
              <w:rFonts w:ascii="Arial" w:hAnsi="Arial" w:cs="Arial"/>
              <w:sz w:val="22"/>
              <w:szCs w:val="22"/>
            </w:rPr>
            <w:delText xml:space="preserve">was reported by Peterson et al. (2013) and we frequently see this in diagnostic cases in the absence of extra-intestinal infections.  </w:delText>
          </w:r>
        </w:del>
      </w:ins>
      <w:ins w:id="134" w:author="Kent, Michael" w:date="2022-12-23T10:01:00Z">
        <w:del w:id="135" w:author="Sieler Jr, Michael James" w:date="2023-01-19T08:13:00Z">
          <w:r w:rsidR="00812A09" w:rsidDel="002113BA">
            <w:rPr>
              <w:rFonts w:ascii="Arial" w:hAnsi="Arial" w:cs="Arial"/>
              <w:sz w:val="22"/>
              <w:szCs w:val="22"/>
            </w:rPr>
            <w:delText xml:space="preserve">Microbiome analysis also revealed </w:delText>
          </w:r>
          <w:r w:rsidR="00812A09" w:rsidRPr="00F75CA5" w:rsidDel="002113BA">
            <w:rPr>
              <w:rFonts w:ascii="Arial" w:hAnsi="Arial" w:cs="Arial"/>
              <w:i/>
              <w:sz w:val="22"/>
              <w:szCs w:val="22"/>
              <w:rPrChange w:id="136" w:author="Kent, Michael" w:date="2022-12-23T10:05:00Z">
                <w:rPr>
                  <w:rFonts w:ascii="Arial" w:hAnsi="Arial" w:cs="Arial"/>
                  <w:sz w:val="22"/>
                  <w:szCs w:val="22"/>
                </w:rPr>
              </w:rPrChange>
            </w:rPr>
            <w:delText>Mycobacterium</w:delText>
          </w:r>
          <w:r w:rsidR="00812A09" w:rsidDel="002113BA">
            <w:rPr>
              <w:rFonts w:ascii="Arial" w:hAnsi="Arial" w:cs="Arial"/>
              <w:sz w:val="22"/>
              <w:szCs w:val="22"/>
            </w:rPr>
            <w:delText xml:space="preserve"> genus in unexposed fish, and hence it is possible that these represent natural colonization of the intestine by </w:delText>
          </w:r>
          <w:r w:rsidR="00812A09" w:rsidRPr="00812A09" w:rsidDel="002113BA">
            <w:rPr>
              <w:rFonts w:ascii="Arial" w:hAnsi="Arial" w:cs="Arial"/>
              <w:i/>
              <w:sz w:val="22"/>
              <w:szCs w:val="22"/>
              <w:rPrChange w:id="137" w:author="Kent, Michael" w:date="2022-12-23T10:04:00Z">
                <w:rPr>
                  <w:rFonts w:ascii="Arial" w:hAnsi="Arial" w:cs="Arial"/>
                  <w:sz w:val="22"/>
                  <w:szCs w:val="22"/>
                </w:rPr>
              </w:rPrChange>
            </w:rPr>
            <w:delText>M. chelonae</w:delText>
          </w:r>
          <w:r w:rsidR="00812A09" w:rsidDel="002113BA">
            <w:rPr>
              <w:rFonts w:ascii="Arial" w:hAnsi="Arial" w:cs="Arial"/>
              <w:sz w:val="22"/>
              <w:szCs w:val="22"/>
            </w:rPr>
            <w:delText>, which is common in zebrafish water (Whipps et al. 2008)</w:delText>
          </w:r>
        </w:del>
      </w:ins>
      <w:ins w:id="138" w:author="Kent, Michael" w:date="2022-12-23T10:05:00Z">
        <w:del w:id="139" w:author="Sieler Jr, Michael James" w:date="2023-01-19T08:13:00Z">
          <w:r w:rsidR="00F75CA5" w:rsidDel="002113BA">
            <w:rPr>
              <w:rFonts w:ascii="Arial" w:hAnsi="Arial" w:cs="Arial"/>
              <w:sz w:val="22"/>
              <w:szCs w:val="22"/>
            </w:rPr>
            <w:delText xml:space="preserve">, </w:delText>
          </w:r>
        </w:del>
      </w:ins>
      <w:ins w:id="140" w:author="Kent, Michael" w:date="2022-12-23T10:01:00Z">
        <w:del w:id="141" w:author="Sieler Jr, Michael James" w:date="2023-01-19T08:13:00Z">
          <w:r w:rsidR="00812A09" w:rsidDel="002113BA">
            <w:rPr>
              <w:rFonts w:ascii="Arial" w:hAnsi="Arial" w:cs="Arial"/>
              <w:sz w:val="22"/>
              <w:szCs w:val="22"/>
            </w:rPr>
            <w:delText xml:space="preserve">or another </w:delText>
          </w:r>
        </w:del>
      </w:ins>
      <w:ins w:id="142" w:author="Kent, Michael" w:date="2022-12-23T10:03:00Z">
        <w:del w:id="143" w:author="Sieler Jr, Michael James" w:date="2023-01-19T08:13:00Z">
          <w:r w:rsidR="00812A09" w:rsidDel="002113BA">
            <w:rPr>
              <w:rFonts w:ascii="Arial" w:hAnsi="Arial" w:cs="Arial"/>
              <w:sz w:val="22"/>
              <w:szCs w:val="22"/>
            </w:rPr>
            <w:delText>environmental</w:delText>
          </w:r>
        </w:del>
      </w:ins>
      <w:ins w:id="144" w:author="Kent, Michael" w:date="2022-12-23T10:01:00Z">
        <w:del w:id="145" w:author="Sieler Jr, Michael James" w:date="2023-01-19T08:13:00Z">
          <w:r w:rsidR="00812A09" w:rsidDel="002113BA">
            <w:rPr>
              <w:rFonts w:ascii="Arial" w:hAnsi="Arial" w:cs="Arial"/>
              <w:sz w:val="22"/>
              <w:szCs w:val="22"/>
            </w:rPr>
            <w:delText xml:space="preserve"> </w:delText>
          </w:r>
        </w:del>
      </w:ins>
      <w:ins w:id="146" w:author="Kent, Michael" w:date="2022-12-23T10:03:00Z">
        <w:del w:id="147" w:author="Sieler Jr, Michael James" w:date="2023-01-19T08:13:00Z">
          <w:r w:rsidR="00812A09" w:rsidRPr="00812A09" w:rsidDel="002113BA">
            <w:rPr>
              <w:rFonts w:ascii="Arial" w:hAnsi="Arial" w:cs="Arial"/>
              <w:i/>
              <w:sz w:val="22"/>
              <w:szCs w:val="22"/>
              <w:rPrChange w:id="148" w:author="Kent, Michael" w:date="2022-12-23T10:03:00Z">
                <w:rPr>
                  <w:rFonts w:ascii="Arial" w:hAnsi="Arial" w:cs="Arial"/>
                  <w:sz w:val="22"/>
                  <w:szCs w:val="22"/>
                </w:rPr>
              </w:rPrChange>
            </w:rPr>
            <w:delText>Mycobacterium</w:delText>
          </w:r>
          <w:r w:rsidR="00812A09" w:rsidDel="002113BA">
            <w:rPr>
              <w:rFonts w:ascii="Arial" w:hAnsi="Arial" w:cs="Arial"/>
              <w:sz w:val="22"/>
              <w:szCs w:val="22"/>
            </w:rPr>
            <w:delText xml:space="preserve"> species.</w:delText>
          </w:r>
        </w:del>
      </w:ins>
      <w:commentRangeEnd w:id="112"/>
      <w:del w:id="149" w:author="Sieler Jr, Michael James" w:date="2023-01-19T08:13:00Z">
        <w:r w:rsidR="00A77570" w:rsidDel="002113BA">
          <w:rPr>
            <w:rStyle w:val="CommentReference"/>
          </w:rPr>
          <w:commentReference w:id="112"/>
        </w:r>
        <w:commentRangeEnd w:id="113"/>
        <w:r w:rsidR="004258CD" w:rsidDel="002113BA">
          <w:rPr>
            <w:rStyle w:val="CommentReference"/>
          </w:rPr>
          <w:commentReference w:id="113"/>
        </w:r>
      </w:del>
      <w:commentRangeEnd w:id="114"/>
      <w:r w:rsidR="00102F31">
        <w:rPr>
          <w:rStyle w:val="CommentReference"/>
        </w:rPr>
        <w:commentReference w:id="114"/>
      </w:r>
    </w:p>
    <w:p w14:paraId="3082162B" w14:textId="77777777" w:rsidR="00812A09" w:rsidRPr="00F16347" w:rsidRDefault="00812A09" w:rsidP="00BC7D26">
      <w:pPr>
        <w:spacing w:line="360" w:lineRule="auto"/>
        <w:rPr>
          <w:rFonts w:ascii="Arial" w:hAnsi="Arial" w:cs="Arial"/>
          <w:sz w:val="22"/>
          <w:szCs w:val="22"/>
        </w:rPr>
      </w:pPr>
    </w:p>
    <w:p w14:paraId="0957892E" w14:textId="10B1182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rIV983Qj","properties":{"formattedCitation":"\\super 34\\nosupersub{}","plainCitation":"34","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4258CD">
        <w:rPr>
          <w:rFonts w:ascii="Cambria Math" w:eastAsia="Arial" w:hAnsi="Cambria Math" w:cs="Cambria Math"/>
          <w:color w:val="000000" w:themeColor="text1"/>
          <w:sz w:val="22"/>
          <w:szCs w:val="22"/>
        </w:rPr>
        <w:instrText>∼</w:instrText>
      </w:r>
      <w:r w:rsidR="004258CD">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34</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150"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151"/>
      <w:commentRangeStart w:id="152"/>
      <w:r w:rsidRPr="00F16347">
        <w:rPr>
          <w:rFonts w:ascii="Arial" w:eastAsia="Arial" w:hAnsi="Arial" w:cs="Arial"/>
          <w:b/>
          <w:bCs/>
          <w:sz w:val="22"/>
          <w:szCs w:val="22"/>
        </w:rPr>
        <w:lastRenderedPageBreak/>
        <w:t>Methods</w:t>
      </w:r>
      <w:commentRangeEnd w:id="151"/>
      <w:r w:rsidR="00191E2D" w:rsidRPr="00F16347">
        <w:rPr>
          <w:rStyle w:val="CommentReference"/>
          <w:rFonts w:ascii="Arial" w:hAnsi="Arial" w:cs="Arial"/>
          <w:sz w:val="22"/>
          <w:szCs w:val="22"/>
        </w:rPr>
        <w:commentReference w:id="151"/>
      </w:r>
      <w:commentRangeEnd w:id="152"/>
      <w:r w:rsidR="00191E2D" w:rsidRPr="00F16347">
        <w:rPr>
          <w:rStyle w:val="CommentReference"/>
          <w:rFonts w:ascii="Arial" w:hAnsi="Arial" w:cs="Arial"/>
          <w:sz w:val="22"/>
          <w:szCs w:val="22"/>
        </w:rPr>
        <w:commentReference w:id="152"/>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153"/>
      <w:r w:rsidRPr="00F16347">
        <w:rPr>
          <w:rFonts w:ascii="Arial" w:eastAsia="Arial" w:hAnsi="Arial" w:cs="Arial"/>
          <w:b/>
          <w:bCs/>
          <w:sz w:val="22"/>
          <w:szCs w:val="22"/>
        </w:rPr>
        <w:t>Fish Husbandry</w:t>
      </w:r>
      <w:commentRangeEnd w:id="153"/>
      <w:r w:rsidR="005F6757">
        <w:rPr>
          <w:rStyle w:val="CommentReference"/>
        </w:rPr>
        <w:commentReference w:id="153"/>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0FE2553F"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A total of 270 30</w:t>
      </w:r>
      <w:ins w:id="154" w:author="Sieler Jr, Michael James" w:date="2023-01-11T16:38:00Z">
        <w:r w:rsidR="00323C1A">
          <w:rPr>
            <w:rFonts w:ascii="Arial" w:eastAsia="Arial" w:hAnsi="Arial" w:cs="Arial"/>
            <w:sz w:val="22"/>
            <w:szCs w:val="22"/>
          </w:rPr>
          <w:t xml:space="preserve"> days post fertilization (dpf)</w:t>
        </w:r>
      </w:ins>
      <w:del w:id="155" w:author="Sieler Jr, Michael James" w:date="2023-01-11T16:38:00Z">
        <w:r w:rsidRPr="00F16347" w:rsidDel="00323C1A">
          <w:rPr>
            <w:rFonts w:ascii="Arial" w:eastAsia="Arial" w:hAnsi="Arial" w:cs="Arial"/>
            <w:sz w:val="22"/>
            <w:szCs w:val="22"/>
          </w:rPr>
          <w:delText xml:space="preserve"> day-old </w:delText>
        </w:r>
      </w:del>
      <w:r w:rsidRPr="00F16347">
        <w:rPr>
          <w:rFonts w:ascii="Arial" w:eastAsia="Arial" w:hAnsi="Arial" w:cs="Arial"/>
          <w:sz w:val="22"/>
          <w:szCs w:val="22"/>
        </w:rPr>
        <w:t>AB line zebrafish were randomly divided into eighteen 2.8 L</w:t>
      </w:r>
      <w:r w:rsidRPr="005D3820">
        <w:rPr>
          <w:rFonts w:ascii="Arial" w:eastAsia="Arial" w:hAnsi="Arial" w:cs="Arial"/>
          <w:sz w:val="22"/>
          <w:szCs w:val="22"/>
        </w:rPr>
        <w:t xml:space="preserve"> </w:t>
      </w:r>
      <w:commentRangeStart w:id="156"/>
      <w:ins w:id="157" w:author="Sieler Jr, Michael James" w:date="2023-01-11T16:37:00Z">
        <w:r w:rsidR="005D3820">
          <w:rPr>
            <w:rFonts w:ascii="Arial" w:eastAsia="Arial" w:hAnsi="Arial" w:cs="Arial"/>
            <w:sz w:val="22"/>
            <w:szCs w:val="22"/>
          </w:rPr>
          <w:t xml:space="preserve">tanks (15 fish/tank) on a </w:t>
        </w:r>
      </w:ins>
      <w:ins w:id="158" w:author="Kent, Michael" w:date="2022-12-23T09:32:00Z">
        <w:r w:rsidR="00F320F3" w:rsidRPr="005D3820">
          <w:rPr>
            <w:rFonts w:ascii="Arial" w:eastAsia="Arial" w:hAnsi="Arial" w:cs="Arial"/>
            <w:sz w:val="22"/>
            <w:szCs w:val="22"/>
          </w:rPr>
          <w:t>s</w:t>
        </w:r>
      </w:ins>
      <w:ins w:id="159" w:author="Sieler Jr, Michael James" w:date="2023-01-11T16:36:00Z">
        <w:r w:rsidR="005D3820" w:rsidRPr="005D3820">
          <w:rPr>
            <w:rFonts w:ascii="Arial" w:eastAsia="Arial" w:hAnsi="Arial" w:cs="Arial"/>
            <w:sz w:val="22"/>
            <w:szCs w:val="22"/>
          </w:rPr>
          <w:t>i</w:t>
        </w:r>
      </w:ins>
      <w:ins w:id="160" w:author="Kent, Michael" w:date="2022-12-23T09:32:00Z">
        <w:r w:rsidR="00F320F3" w:rsidRPr="005D3820">
          <w:rPr>
            <w:rFonts w:ascii="Arial" w:eastAsia="Arial" w:hAnsi="Arial" w:cs="Arial"/>
            <w:sz w:val="22"/>
            <w:szCs w:val="22"/>
          </w:rPr>
          <w:t>ngle pass flow</w:t>
        </w:r>
      </w:ins>
      <w:r w:rsidR="009E38DA">
        <w:rPr>
          <w:rFonts w:ascii="Arial" w:eastAsia="Arial" w:hAnsi="Arial" w:cs="Arial"/>
          <w:sz w:val="22"/>
          <w:szCs w:val="22"/>
        </w:rPr>
        <w:t>-</w:t>
      </w:r>
      <w:ins w:id="161" w:author="Kent, Michael" w:date="2022-12-23T09:32:00Z">
        <w:del w:id="162" w:author="Sieler Jr, Michael James" w:date="2023-01-11T16:37:00Z">
          <w:r w:rsidR="00F320F3" w:rsidRPr="005D3820" w:rsidDel="005D3820">
            <w:rPr>
              <w:rFonts w:ascii="Arial" w:eastAsia="Arial" w:hAnsi="Arial" w:cs="Arial"/>
              <w:sz w:val="22"/>
              <w:szCs w:val="22"/>
            </w:rPr>
            <w:delText xml:space="preserve"> </w:delText>
          </w:r>
        </w:del>
      </w:ins>
      <w:ins w:id="163" w:author="Sieler Jr, Michael James" w:date="2023-01-11T16:37:00Z">
        <w:r w:rsidR="005D3820">
          <w:rPr>
            <w:rFonts w:ascii="Arial" w:eastAsia="Arial" w:hAnsi="Arial" w:cs="Arial"/>
            <w:sz w:val="22"/>
            <w:szCs w:val="22"/>
          </w:rPr>
          <w:t>-</w:t>
        </w:r>
      </w:ins>
      <w:ins w:id="164" w:author="Kent, Michael" w:date="2022-12-23T09:32:00Z">
        <w:del w:id="165" w:author="Sieler Jr, Michael James" w:date="2023-01-11T16:37:00Z">
          <w:r w:rsidR="00F320F3" w:rsidRPr="005D3820" w:rsidDel="005D3820">
            <w:rPr>
              <w:rFonts w:ascii="Arial" w:eastAsia="Arial" w:hAnsi="Arial" w:cs="Arial"/>
              <w:sz w:val="22"/>
              <w:szCs w:val="22"/>
            </w:rPr>
            <w:delText>through</w:delText>
          </w:r>
        </w:del>
      </w:ins>
      <w:ins w:id="166" w:author="Sieler Jr, Michael James" w:date="2023-01-11T16:37:00Z">
        <w:r w:rsidR="005D3820">
          <w:rPr>
            <w:rFonts w:ascii="Arial" w:eastAsia="Arial" w:hAnsi="Arial" w:cs="Arial"/>
            <w:sz w:val="22"/>
            <w:szCs w:val="22"/>
          </w:rPr>
          <w:t>system</w:t>
        </w:r>
      </w:ins>
      <w:commentRangeEnd w:id="156"/>
      <w:ins w:id="167" w:author="Sieler Jr, Michael James" w:date="2023-01-11T16:38:00Z">
        <w:r w:rsidR="005D3820">
          <w:rPr>
            <w:rStyle w:val="CommentReference"/>
          </w:rPr>
          <w:commentReference w:id="156"/>
        </w:r>
      </w:ins>
      <w:ins w:id="168" w:author="Kent, Michael" w:date="2022-12-23T09:32:00Z">
        <w:r w:rsidR="00F320F3" w:rsidRPr="005D3820">
          <w:rPr>
            <w:rFonts w:ascii="Arial" w:eastAsia="Arial" w:hAnsi="Arial" w:cs="Arial"/>
            <w:sz w:val="22"/>
            <w:szCs w:val="22"/>
          </w:rPr>
          <w:t xml:space="preserve"> </w:t>
        </w:r>
      </w:ins>
      <w:r w:rsidRPr="00F16347">
        <w:rPr>
          <w:rFonts w:ascii="Arial" w:eastAsia="Arial" w:hAnsi="Arial" w:cs="Arial"/>
          <w:sz w:val="22"/>
          <w:szCs w:val="22"/>
        </w:rPr>
        <w:t>tanks (15 fish/ tank). During the experiment, temperature was recorded daily and ranged from 25.5-28.3°C, with the exception of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Fishcare North America Inc. Chalfont, PA), and conductivity ranged from 109 −166 microsiemens. Light in the vivarium was provided for 14 hours/day. One plastic aquatic plant piece approximately 6 inch in length was added to each tank for enrichment when fish were 214</w:t>
      </w:r>
      <w:del w:id="169" w:author="Sieler Jr, Michael James" w:date="2023-01-11T16:39:00Z">
        <w:r w:rsidRPr="00F16347" w:rsidDel="00323C1A">
          <w:rPr>
            <w:rFonts w:ascii="Arial" w:eastAsia="Arial" w:hAnsi="Arial" w:cs="Arial"/>
            <w:sz w:val="22"/>
            <w:szCs w:val="22"/>
          </w:rPr>
          <w:delText xml:space="preserve"> days old</w:delText>
        </w:r>
      </w:del>
      <w:ins w:id="170" w:author="Sieler Jr, Michael James" w:date="2023-01-11T16:40:00Z">
        <w:r w:rsidR="00A14A66">
          <w:rPr>
            <w:rFonts w:ascii="Arial" w:eastAsia="Arial" w:hAnsi="Arial" w:cs="Arial"/>
            <w:sz w:val="22"/>
            <w:szCs w:val="22"/>
          </w:rPr>
          <w:t>dpf</w:t>
        </w:r>
      </w:ins>
      <w:ins w:id="171" w:author="Sieler Jr, Michael James" w:date="2023-01-11T16:39:00Z">
        <w:r w:rsidR="00323C1A">
          <w:rPr>
            <w:rFonts w:ascii="Arial" w:eastAsia="Arial" w:hAnsi="Arial" w:cs="Arial"/>
            <w:sz w:val="22"/>
            <w:szCs w:val="22"/>
          </w:rPr>
          <w:t xml:space="preserve"> dpf</w:t>
        </w:r>
      </w:ins>
      <w:r w:rsidRPr="00F16347">
        <w:rPr>
          <w:rFonts w:ascii="Arial" w:eastAsia="Arial" w:hAnsi="Arial" w:cs="Arial"/>
          <w:sz w:val="22"/>
          <w:szCs w:val="22"/>
        </w:rPr>
        <w:t>. A stock of similarly aged Casper line fish wer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172"/>
      <w:r w:rsidRPr="00F16347">
        <w:rPr>
          <w:rFonts w:ascii="Arial" w:eastAsia="Arial" w:hAnsi="Arial" w:cs="Arial"/>
          <w:b/>
          <w:bCs/>
          <w:sz w:val="22"/>
          <w:szCs w:val="22"/>
        </w:rPr>
        <w:t>Diets</w:t>
      </w:r>
      <w:commentRangeEnd w:id="172"/>
      <w:r w:rsidR="005F6757">
        <w:rPr>
          <w:rStyle w:val="CommentReference"/>
        </w:rPr>
        <w:commentReference w:id="172"/>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233B038B"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w:t>
      </w:r>
      <w:del w:id="173" w:author="Sieler Jr, Michael James" w:date="2023-01-11T16:39:00Z">
        <w:r w:rsidRPr="00F16347" w:rsidDel="00323C1A">
          <w:rPr>
            <w:rFonts w:ascii="Arial" w:eastAsia="Arial" w:hAnsi="Arial" w:cs="Arial"/>
            <w:sz w:val="22"/>
            <w:szCs w:val="22"/>
          </w:rPr>
          <w:delText>days old</w:delText>
        </w:r>
      </w:del>
      <w:ins w:id="174"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a combination of paramecia, brine shrimp, and the ZIRC Nursery Mix: Zeigler AP Larval Diet (Ziegler Bros Inc., Gardners, PA) and freeze dried rotifers. Fish were then transferred to the OSU facility and assigned randomly to one of three juvenile diets: Gemma Micro 150/300 (Skretting, Fontaine­les-Vervins, France), Watts High-Fat Juvenile Mix, or ZIRC Juvenile Mix, twice daily (9 AM and 3 PM local time) until 60 </w:t>
      </w:r>
      <w:del w:id="175" w:author="Sieler Jr, Michael James" w:date="2023-01-11T16:39:00Z">
        <w:r w:rsidRPr="00F16347" w:rsidDel="00323C1A">
          <w:rPr>
            <w:rFonts w:ascii="Arial" w:eastAsia="Arial" w:hAnsi="Arial" w:cs="Arial"/>
            <w:sz w:val="22"/>
            <w:szCs w:val="22"/>
          </w:rPr>
          <w:delText>days old</w:delText>
        </w:r>
      </w:del>
      <w:ins w:id="176"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From 60 </w:t>
      </w:r>
      <w:del w:id="177" w:author="Sieler Jr, Michael James" w:date="2023-01-11T16:39:00Z">
        <w:r w:rsidRPr="00F16347" w:rsidDel="00323C1A">
          <w:rPr>
            <w:rFonts w:ascii="Arial" w:eastAsia="Arial" w:hAnsi="Arial" w:cs="Arial"/>
            <w:sz w:val="22"/>
            <w:szCs w:val="22"/>
          </w:rPr>
          <w:delText>days of age</w:delText>
        </w:r>
      </w:del>
      <w:ins w:id="178"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onward, OSU fish were not fed on weekends and 1-day holidays as per the facility institutional animal care and use protocol. The total quantity fed daily was 3% fish body weight. This continued until fish were 214 </w:t>
      </w:r>
      <w:del w:id="179" w:author="Sieler Jr, Michael James" w:date="2023-01-11T16:39:00Z">
        <w:r w:rsidRPr="00F16347" w:rsidDel="00A14A66">
          <w:rPr>
            <w:rFonts w:ascii="Arial" w:eastAsia="Arial" w:hAnsi="Arial" w:cs="Arial"/>
            <w:sz w:val="22"/>
            <w:szCs w:val="22"/>
          </w:rPr>
          <w:delText>days old</w:delText>
        </w:r>
      </w:del>
      <w:ins w:id="180" w:author="Sieler Jr, Michael James" w:date="2023-01-11T16:39:00Z">
        <w:r w:rsidR="00A14A66">
          <w:rPr>
            <w:rFonts w:ascii="Arial" w:eastAsia="Arial" w:hAnsi="Arial" w:cs="Arial"/>
            <w:sz w:val="22"/>
            <w:szCs w:val="22"/>
          </w:rPr>
          <w:t>dpf</w:t>
        </w:r>
      </w:ins>
      <w:r w:rsidRPr="00F16347">
        <w:rPr>
          <w:rFonts w:ascii="Arial" w:eastAsia="Arial" w:hAnsi="Arial" w:cs="Arial"/>
          <w:sz w:val="22"/>
          <w:szCs w:val="22"/>
        </w:rPr>
        <w:t xml:space="preserve"> and then they were transitioned to the adult version of their previously assigned juvenile diet: Gemma Micro 500 (Skretting, Fontaine­les-Vervins,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181"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182"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183"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184"/>
      <w:r w:rsidRPr="007827A4">
        <w:rPr>
          <w:rFonts w:ascii="Arial" w:eastAsia="Arial" w:hAnsi="Arial" w:cs="Arial"/>
          <w:b/>
          <w:bCs/>
          <w:sz w:val="22"/>
          <w:szCs w:val="22"/>
        </w:rPr>
        <w:t>Diet and Pathogen Exposure</w:t>
      </w:r>
      <w:ins w:id="185" w:author="Kent, Michael" w:date="2022-12-08T14:08:00Z">
        <w:r w:rsidR="00EB5807" w:rsidRPr="00F16347">
          <w:rPr>
            <w:rFonts w:ascii="Arial" w:eastAsia="Arial" w:hAnsi="Arial" w:cs="Arial"/>
            <w:b/>
            <w:bCs/>
            <w:sz w:val="22"/>
            <w:szCs w:val="22"/>
          </w:rPr>
          <w:t xml:space="preserve"> </w:t>
        </w:r>
      </w:ins>
      <w:commentRangeEnd w:id="184"/>
      <w:r w:rsidR="005F6757">
        <w:rPr>
          <w:rStyle w:val="CommentReference"/>
        </w:rPr>
        <w:commentReference w:id="184"/>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1F5B7DD6"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uL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xiKBwwoL","properties":{"formattedCitation":"\\super 19,35,36\\nosupersub{}","plainCitation":"19,35,36","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4258CD" w:rsidRPr="004258CD">
        <w:rPr>
          <w:rFonts w:ascii="Arial" w:hAnsi="Arial" w:cs="Arial"/>
          <w:sz w:val="22"/>
          <w:vertAlign w:val="superscript"/>
        </w:rPr>
        <w:t>19,35,36</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hile </w:t>
      </w:r>
      <w:r w:rsidR="7593FD0B" w:rsidRPr="00F16347">
        <w:rPr>
          <w:rFonts w:ascii="Arial" w:eastAsia="Arial" w:hAnsi="Arial" w:cs="Arial"/>
          <w:sz w:val="22"/>
          <w:szCs w:val="22"/>
        </w:rPr>
        <w:t xml:space="preserve"> Day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two  tanks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ith in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Low: 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186"/>
      <w:r w:rsidRPr="00F16347">
        <w:rPr>
          <w:rFonts w:ascii="Arial" w:eastAsia="Arial" w:hAnsi="Arial" w:cs="Arial"/>
          <w:b/>
          <w:bCs/>
          <w:sz w:val="22"/>
          <w:szCs w:val="22"/>
        </w:rPr>
        <w:t>Growth Parameters and Sex Determination</w:t>
      </w:r>
      <w:commentRangeEnd w:id="186"/>
      <w:r w:rsidR="005F6757">
        <w:rPr>
          <w:rStyle w:val="CommentReference"/>
        </w:rPr>
        <w:commentReference w:id="186"/>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15EB048F"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 xml:space="preserve">Growth and sex parameters were collected when fish were 101-102, 129-130, 213-214 </w:t>
      </w:r>
      <w:del w:id="187" w:author="Sieler Jr, Michael James" w:date="2023-01-11T16:40:00Z">
        <w:r w:rsidRPr="00F16347" w:rsidDel="00A14A66">
          <w:rPr>
            <w:rFonts w:ascii="Arial" w:eastAsia="Arial" w:hAnsi="Arial" w:cs="Arial"/>
            <w:sz w:val="22"/>
            <w:szCs w:val="22"/>
          </w:rPr>
          <w:delText>days old</w:delText>
        </w:r>
      </w:del>
      <w:ins w:id="188"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w:t>
      </w:r>
      <w:del w:id="189" w:author="Sieler Jr, Michael James" w:date="2023-01-11T16:40:00Z">
        <w:r w:rsidRPr="00F16347" w:rsidDel="00A14A66">
          <w:rPr>
            <w:rFonts w:ascii="Arial" w:eastAsia="Arial" w:hAnsi="Arial" w:cs="Arial"/>
            <w:sz w:val="22"/>
            <w:szCs w:val="22"/>
          </w:rPr>
          <w:delText>days old</w:delText>
        </w:r>
      </w:del>
      <w:ins w:id="190"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which was 5 weeks post exposure that were evaluated in comparison to the 213-214 </w:t>
      </w:r>
      <w:del w:id="191" w:author="Sieler Jr, Michael James" w:date="2023-01-11T16:40:00Z">
        <w:r w:rsidRPr="00F16347" w:rsidDel="00A14A66">
          <w:rPr>
            <w:rFonts w:ascii="Arial" w:eastAsia="Arial" w:hAnsi="Arial" w:cs="Arial"/>
            <w:sz w:val="22"/>
            <w:szCs w:val="22"/>
          </w:rPr>
          <w:delText>days old</w:delText>
        </w:r>
      </w:del>
      <w:ins w:id="192"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measurements which were 15 weeks post exposure for evaluation of disease effects. Sex was determined by gross differences in </w:t>
      </w:r>
      <w:r w:rsidRPr="00F16347">
        <w:rPr>
          <w:rFonts w:ascii="Arial" w:eastAsia="Arial" w:hAnsi="Arial" w:cs="Arial"/>
          <w:sz w:val="22"/>
          <w:szCs w:val="22"/>
        </w:rPr>
        <w:lastRenderedPageBreak/>
        <w:t xml:space="preserve">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193" w:author="Kent, Michael" w:date="2022-12-08T13:19:00Z"/>
          <w:rFonts w:ascii="Arial" w:eastAsia="Arial" w:hAnsi="Arial" w:cs="Arial"/>
          <w:b/>
          <w:bCs/>
          <w:sz w:val="22"/>
          <w:szCs w:val="22"/>
        </w:rPr>
      </w:pPr>
      <w:commentRangeStart w:id="194"/>
      <w:r w:rsidRPr="00F16347">
        <w:rPr>
          <w:rFonts w:ascii="Arial" w:eastAsia="Arial" w:hAnsi="Arial" w:cs="Arial"/>
          <w:b/>
          <w:bCs/>
          <w:sz w:val="22"/>
          <w:szCs w:val="22"/>
        </w:rPr>
        <w:t>Histopathology</w:t>
      </w:r>
      <w:commentRangeEnd w:id="194"/>
      <w:r w:rsidR="005F6757">
        <w:rPr>
          <w:rStyle w:val="CommentReference"/>
        </w:rPr>
        <w:commentReference w:id="194"/>
      </w:r>
    </w:p>
    <w:p w14:paraId="2D483F98" w14:textId="371C7900"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w:t>
      </w:r>
      <w:ins w:id="195" w:author="Kent, Michael" w:date="2022-12-23T09:36:00Z">
        <w:r w:rsidR="00981956">
          <w:rPr>
            <w:rFonts w:ascii="Arial" w:eastAsia="Arial" w:hAnsi="Arial" w:cs="Arial"/>
            <w:sz w:val="22"/>
            <w:szCs w:val="22"/>
          </w:rPr>
          <w:t xml:space="preserve">euthanized by hypothermia </w:t>
        </w:r>
      </w:ins>
      <w:r w:rsidRPr="00F16347">
        <w:rPr>
          <w:rFonts w:ascii="Arial" w:eastAsia="Arial" w:hAnsi="Arial" w:cs="Arial"/>
          <w:sz w:val="22"/>
          <w:szCs w:val="22"/>
        </w:rPr>
        <w:t>preserved in Dietrich’s solution, processed, and slides stained with Kinyoun’s acid-fast</w:t>
      </w:r>
      <w:r w:rsidR="009E38DA">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YxjdlAdW","properties":{"formattedCitation":"\\super 37\\nosupersub{}","plainCitation":"37","noteIndex":0},"citationItems":[{"id":7971,"uris":["http://zotero.org/users/5603014/items/KQJ58QQS"],"itemData":{"id":7971,"type":"article-journal","abstract":"Because of the relative ease of embryonic manipulation and observation, the ability to produce a great number of genetic mutations, efﬁcient screening methods, and the continued advance of molecular genetic tools, such as the progress in sequencing and mapping of the zebraﬁsh genome, the use of zebraﬁsh (Danio rerio) as a biomedical model organism continues to expand. However, studies involving zebraﬁsh husbandry and veterinary care struggle to keep pace with scientiﬁc progress. This article outlines some of the current, acceptable methods for providing anesthesia and euthanasia and provides some examples of how performance-based approaches can be used to advance the relatively limited number of anesthetic and euthanizing techniques available for zebraﬁsh.","container-title":"ILAR Journal","DOI":"10.1093/ilar.53.2.192","ISSN":"1084-2020","issue":"2","journalAbbreviation":"ILAR Journal","language":"en","page":"192-204","source":"DOI.org (Crossref)","title":"Anesthesia and Euthanasia in Zebrafish","volume":"53","author":[{"family":"Matthews","given":"M."},{"family":"Varga","given":"Z. M."}],"issued":{"date-parts":[["2012",6,1]]},"citation-key":"matthews2012"}}],"schema":"https://github.com/citation-style-language/schema/raw/master/csl-citation.json"} </w:instrText>
      </w:r>
      <w:r w:rsidR="009E38DA">
        <w:rPr>
          <w:rFonts w:ascii="Arial" w:eastAsia="Arial" w:hAnsi="Arial" w:cs="Arial"/>
          <w:sz w:val="22"/>
          <w:szCs w:val="22"/>
        </w:rPr>
        <w:fldChar w:fldCharType="separate"/>
      </w:r>
      <w:r w:rsidR="004258CD" w:rsidRPr="004258CD">
        <w:rPr>
          <w:rFonts w:ascii="Arial" w:hAnsi="Arial" w:cs="Arial"/>
          <w:sz w:val="22"/>
          <w:vertAlign w:val="superscript"/>
        </w:rPr>
        <w:t>37</w:t>
      </w:r>
      <w:r w:rsidR="009E38DA">
        <w:rPr>
          <w:rFonts w:ascii="Arial" w:eastAsia="Arial" w:hAnsi="Arial" w:cs="Arial"/>
          <w:sz w:val="22"/>
          <w:szCs w:val="22"/>
        </w:rPr>
        <w:fldChar w:fldCharType="end"/>
      </w:r>
      <w:r w:rsidRPr="00F16347">
        <w:rPr>
          <w:rFonts w:ascii="Arial" w:eastAsia="Arial" w:hAnsi="Arial" w:cs="Arial"/>
          <w:sz w:val="22"/>
          <w:szCs w:val="22"/>
        </w:rPr>
        <w:t>.</w:t>
      </w:r>
      <w:r w:rsidR="00335232" w:rsidRPr="00F16347">
        <w:rPr>
          <w:rFonts w:ascii="Arial" w:eastAsia="Arial" w:hAnsi="Arial" w:cs="Arial"/>
          <w:sz w:val="22"/>
          <w:szCs w:val="22"/>
        </w:rPr>
        <w:t xml:space="preserve"> Fish were processed into mid-sagittal sections as </w:t>
      </w:r>
      <w:r w:rsidR="009E38DA">
        <w:rPr>
          <w:rFonts w:ascii="Arial" w:eastAsia="Arial" w:hAnsi="Arial" w:cs="Arial"/>
          <w:sz w:val="22"/>
          <w:szCs w:val="22"/>
        </w:rPr>
        <w:t xml:space="preserve">previously </w:t>
      </w:r>
      <w:r w:rsidR="00335232" w:rsidRPr="00F16347">
        <w:rPr>
          <w:rFonts w:ascii="Arial" w:eastAsia="Arial" w:hAnsi="Arial" w:cs="Arial"/>
          <w:sz w:val="22"/>
          <w:szCs w:val="22"/>
        </w:rPr>
        <w:t>described</w:t>
      </w:r>
      <w:r w:rsidR="009E38DA">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gWobVXT8","properties":{"formattedCitation":"\\super 38\\nosupersub{}","plainCitation":"38","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schema":"https://github.com/citation-style-language/schema/raw/master/csl-citation.json"} </w:instrText>
      </w:r>
      <w:r w:rsidR="009E38DA">
        <w:rPr>
          <w:rFonts w:ascii="Arial" w:eastAsia="Arial" w:hAnsi="Arial" w:cs="Arial"/>
          <w:sz w:val="22"/>
          <w:szCs w:val="22"/>
        </w:rPr>
        <w:fldChar w:fldCharType="separate"/>
      </w:r>
      <w:r w:rsidR="004258CD" w:rsidRPr="004258CD">
        <w:rPr>
          <w:rFonts w:ascii="Arial" w:hAnsi="Arial" w:cs="Arial"/>
          <w:sz w:val="22"/>
          <w:vertAlign w:val="superscript"/>
        </w:rPr>
        <w:t>38</w:t>
      </w:r>
      <w:r w:rsidR="009E38DA">
        <w:rPr>
          <w:rFonts w:ascii="Arial" w:eastAsia="Arial" w:hAnsi="Arial" w:cs="Arial"/>
          <w:sz w:val="22"/>
          <w:szCs w:val="22"/>
        </w:rPr>
        <w:fldChar w:fldCharType="end"/>
      </w:r>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ish were scored as positive when acid fast bacilli</w:t>
      </w:r>
      <w:del w:id="196" w:author="Kent, Michael" w:date="2022-12-21T10:44:00Z">
        <w:r w:rsidR="00335232" w:rsidRPr="00F16347" w:rsidDel="004C46C0">
          <w:rPr>
            <w:rFonts w:ascii="Arial" w:eastAsia="Arial" w:hAnsi="Arial" w:cs="Arial"/>
            <w:sz w:val="22"/>
            <w:szCs w:val="22"/>
          </w:rPr>
          <w:delText>s</w:delText>
        </w:r>
      </w:del>
      <w:r w:rsidR="00335232" w:rsidRPr="00F16347">
        <w:rPr>
          <w:rFonts w:ascii="Arial" w:eastAsia="Arial" w:hAnsi="Arial" w:cs="Arial"/>
          <w:sz w:val="22"/>
          <w:szCs w:val="22"/>
        </w:rPr>
        <w:t xml:space="preserve"> were observed in </w:t>
      </w:r>
      <w:ins w:id="197" w:author="Kent, Michael" w:date="2022-12-21T10:44:00Z">
        <w:r w:rsidR="004C46C0">
          <w:rPr>
            <w:rFonts w:ascii="Arial" w:eastAsia="Arial" w:hAnsi="Arial" w:cs="Arial"/>
            <w:sz w:val="22"/>
            <w:szCs w:val="22"/>
          </w:rPr>
          <w:t>extra-intestinal organs</w:t>
        </w:r>
      </w:ins>
      <w:del w:id="198" w:author="Kent, Michael" w:date="2022-12-21T10:44:00Z">
        <w:r w:rsidR="00335232" w:rsidRPr="00F16347" w:rsidDel="004C46C0">
          <w:rPr>
            <w:rFonts w:ascii="Arial" w:eastAsia="Arial" w:hAnsi="Arial" w:cs="Arial"/>
            <w:sz w:val="22"/>
            <w:szCs w:val="22"/>
          </w:rPr>
          <w:delText>tissues</w:delText>
        </w:r>
      </w:del>
      <w:r w:rsidR="007827A4">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3lZi0TqZ","properties":{"formattedCitation":"\\super 38\\nosupersub{}","plainCitation":"38","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4258CD" w:rsidRPr="004258CD">
        <w:rPr>
          <w:rFonts w:ascii="Arial" w:hAnsi="Arial" w:cs="Arial"/>
          <w:sz w:val="22"/>
          <w:vertAlign w:val="superscript"/>
        </w:rPr>
        <w:t>38</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r w:rsidR="00E13506">
        <w:rPr>
          <w:rFonts w:ascii="Arial" w:eastAsia="Arial" w:hAnsi="Arial" w:cs="Arial"/>
          <w:sz w:val="22"/>
          <w:szCs w:val="22"/>
        </w:rPr>
        <w:t xml:space="preserve">A </w:t>
      </w:r>
      <w:r w:rsidR="00F224BF">
        <w:rPr>
          <w:rFonts w:ascii="Arial" w:eastAsia="Arial" w:hAnsi="Arial" w:cs="Arial"/>
          <w:sz w:val="22"/>
          <w:szCs w:val="22"/>
        </w:rPr>
        <w:t>Chi-square test was used to compare positive and negative infections between fish fed each diet.</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present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199"/>
      <w:r w:rsidRPr="00F16347">
        <w:rPr>
          <w:rFonts w:ascii="Arial" w:eastAsia="Arial" w:hAnsi="Arial" w:cs="Arial"/>
          <w:b/>
          <w:bCs/>
          <w:sz w:val="22"/>
          <w:szCs w:val="22"/>
        </w:rPr>
        <w:t>16S Sequencing</w:t>
      </w:r>
      <w:commentRangeEnd w:id="199"/>
      <w:r w:rsidR="005F6757">
        <w:rPr>
          <w:rStyle w:val="CommentReference"/>
        </w:rPr>
        <w:commentReference w:id="199"/>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DNeasy PowerSoil Pro DNA kits (Qiagen) were used to extract and purify DNA. The V4 region of the 16S rRNA gene was PCR amplified using the Earth Microbiome Project 16S index primers and protocols (Walters et al., 2016). PCR products were visualized on a 1.5% agarose gel and quantified on a Qubit 2.0 (Thermofisher Scientific) using the Qubit dsDNA HS Assay. One hundred ng of each PCR sample was pooled, cleaned using the QIAquick PCR Purification Kit (Qiagen), and quality was verified on the Agilent TapeStation 4200. The prepared library </w:t>
      </w:r>
      <w:r w:rsidRPr="00F16347">
        <w:rPr>
          <w:rFonts w:ascii="Arial" w:eastAsia="Arial" w:hAnsi="Arial" w:cs="Arial"/>
          <w:sz w:val="22"/>
          <w:szCs w:val="22"/>
        </w:rPr>
        <w:lastRenderedPageBreak/>
        <w:t>was submitted to the Oregon State University Center for Quantitative Life Sciences (CQLS) for 300 bp paired-end sequencing on an Illumina MiSeq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200"/>
      <w:r w:rsidRPr="00F16347">
        <w:rPr>
          <w:rFonts w:ascii="Arial" w:eastAsia="Arial" w:hAnsi="Arial" w:cs="Arial"/>
          <w:b/>
          <w:bCs/>
          <w:sz w:val="22"/>
          <w:szCs w:val="22"/>
        </w:rPr>
        <w:t>Analysis</w:t>
      </w:r>
      <w:commentRangeEnd w:id="200"/>
      <w:r w:rsidR="00977EFF" w:rsidRPr="00F16347">
        <w:rPr>
          <w:rStyle w:val="CommentReference"/>
          <w:rFonts w:ascii="Arial" w:hAnsi="Arial" w:cs="Arial"/>
          <w:sz w:val="22"/>
          <w:szCs w:val="22"/>
        </w:rPr>
        <w:commentReference w:id="200"/>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098F9D87"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All microbiome DNA sequence analyses and visualizations were conducted in R (v 4.2.1</w:t>
      </w:r>
      <w:r w:rsidR="00DB1C90">
        <w:rPr>
          <w:rFonts w:ascii="Arial" w:eastAsia="Arial" w:hAnsi="Arial" w:cs="Arial"/>
          <w:sz w:val="22"/>
          <w:szCs w:val="22"/>
        </w:rPr>
        <w:t>;</w:t>
      </w:r>
      <w:r w:rsidR="00C2190C">
        <w:rPr>
          <w:rFonts w:ascii="Arial" w:eastAsia="Arial" w:hAnsi="Arial" w:cs="Arial"/>
          <w:sz w:val="22"/>
          <w:szCs w:val="22"/>
        </w:rPr>
        <w:t xml:space="preserve"> R Core Team</w:t>
      </w:r>
      <w:r w:rsidR="00DB1C90">
        <w:rPr>
          <w:rFonts w:ascii="Arial" w:eastAsia="Arial" w:hAnsi="Arial" w:cs="Arial"/>
          <w:sz w:val="22"/>
          <w:szCs w:val="22"/>
        </w:rPr>
        <w:t xml:space="preserve"> 2022</w:t>
      </w:r>
      <w:r w:rsidRPr="00F16347">
        <w:rPr>
          <w:rFonts w:ascii="Arial" w:eastAsia="Arial" w:hAnsi="Arial" w:cs="Arial"/>
          <w:sz w:val="22"/>
          <w:szCs w:val="22"/>
        </w:rPr>
        <w:t>). Fastq files were processed in using the DADA2 R package (v 1.18.0). Briefly, forward and reverse reads were trimmed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w:t>
      </w:r>
      <w:commentRangeStart w:id="201"/>
      <w:r w:rsidRPr="00F16347">
        <w:rPr>
          <w:rFonts w:ascii="Arial" w:eastAsia="Arial" w:hAnsi="Arial" w:cs="Arial"/>
          <w:sz w:val="22"/>
          <w:szCs w:val="22"/>
        </w:rPr>
        <w:t xml:space="preserve">292 </w:t>
      </w:r>
      <w:commentRangeEnd w:id="201"/>
      <w:r w:rsidR="00F224BF">
        <w:rPr>
          <w:rStyle w:val="CommentReference"/>
        </w:rPr>
        <w:commentReference w:id="201"/>
      </w:r>
      <w:r w:rsidRPr="00F16347">
        <w:rPr>
          <w:rFonts w:ascii="Arial" w:eastAsia="Arial" w:hAnsi="Arial" w:cs="Arial"/>
          <w:sz w:val="22"/>
          <w:szCs w:val="22"/>
        </w:rPr>
        <w:t xml:space="preserve">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202"/>
      <w:commentRangeEnd w:id="202"/>
      <w:r w:rsidR="00977EFF" w:rsidRPr="00F16347">
        <w:rPr>
          <w:rStyle w:val="CommentReference"/>
          <w:rFonts w:ascii="Arial" w:hAnsi="Arial" w:cs="Arial"/>
          <w:sz w:val="22"/>
          <w:szCs w:val="22"/>
        </w:rPr>
        <w:commentReference w:id="202"/>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Alpha-diversity was calculated using the estimate_richness function (Phyloseq v</w:t>
      </w:r>
      <w:r w:rsidR="00C2190C">
        <w:rPr>
          <w:rFonts w:ascii="Arial" w:eastAsia="Arial" w:hAnsi="Arial" w:cs="Arial"/>
          <w:sz w:val="22"/>
          <w:szCs w:val="22"/>
        </w:rPr>
        <w:t xml:space="preserve"> </w:t>
      </w:r>
      <w:r w:rsidRPr="00F16347">
        <w:rPr>
          <w:rFonts w:ascii="Arial" w:eastAsia="Arial" w:hAnsi="Arial" w:cs="Arial"/>
          <w:sz w:val="22"/>
          <w:szCs w:val="22"/>
        </w:rPr>
        <w:t>1.38.0) and transformed using Tukey’s Ladder of Powers</w:t>
      </w:r>
      <w:r w:rsidR="00C2190C">
        <w:rPr>
          <w:rFonts w:ascii="Arial" w:eastAsia="Arial" w:hAnsi="Arial" w:cs="Arial"/>
          <w:sz w:val="22"/>
          <w:szCs w:val="22"/>
        </w:rPr>
        <w:t xml:space="preserve"> using methods described previously</w:t>
      </w:r>
      <w:r w:rsidR="00C2190C">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wMM4uAYA","properties":{"formattedCitation":"\\super 39\\nosupersub{}","plainCitation":"39","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Pr>
          <w:rFonts w:ascii="Arial" w:eastAsia="Arial" w:hAnsi="Arial" w:cs="Arial"/>
          <w:sz w:val="22"/>
          <w:szCs w:val="22"/>
        </w:rPr>
        <w:fldChar w:fldCharType="separate"/>
      </w:r>
      <w:r w:rsidR="004258CD" w:rsidRPr="004258CD">
        <w:rPr>
          <w:rFonts w:ascii="Arial" w:hAnsi="Arial" w:cs="Arial"/>
          <w:sz w:val="22"/>
          <w:vertAlign w:val="superscript"/>
        </w:rPr>
        <w:t>39</w:t>
      </w:r>
      <w:r w:rsidR="00C2190C">
        <w:rPr>
          <w:rFonts w:ascii="Arial" w:eastAsia="Arial" w:hAnsi="Arial" w:cs="Arial"/>
          <w:sz w:val="22"/>
          <w:szCs w:val="22"/>
        </w:rPr>
        <w:fldChar w:fldCharType="end"/>
      </w:r>
      <w:r w:rsidRPr="00F16347">
        <w:rPr>
          <w:rFonts w:ascii="Arial" w:eastAsia="Arial" w:hAnsi="Arial" w:cs="Arial"/>
          <w:sz w:val="22"/>
          <w:szCs w:val="22"/>
        </w:rPr>
        <w:t>.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w:t>
      </w:r>
      <w:r w:rsidR="00C2190C">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3sxqC3gx","properties":{"formattedCitation":"\\super 39\\nosupersub{}","plainCitation":"39","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Pr>
          <w:rFonts w:ascii="Arial" w:eastAsia="Arial" w:hAnsi="Arial" w:cs="Arial"/>
          <w:sz w:val="22"/>
          <w:szCs w:val="22"/>
        </w:rPr>
        <w:fldChar w:fldCharType="separate"/>
      </w:r>
      <w:r w:rsidR="004258CD" w:rsidRPr="004258CD">
        <w:rPr>
          <w:rFonts w:ascii="Arial" w:hAnsi="Arial" w:cs="Arial"/>
          <w:sz w:val="22"/>
          <w:vertAlign w:val="superscript"/>
        </w:rPr>
        <w:t>39</w:t>
      </w:r>
      <w:r w:rsidR="00C2190C">
        <w:rPr>
          <w:rFonts w:ascii="Arial" w:eastAsia="Arial" w:hAnsi="Arial" w:cs="Arial"/>
          <w:sz w:val="22"/>
          <w:szCs w:val="22"/>
        </w:rPr>
        <w:fldChar w:fldCharType="end"/>
      </w:r>
      <w:r w:rsidR="00C2190C">
        <w:rPr>
          <w:rFonts w:ascii="Arial" w:eastAsia="Arial" w:hAnsi="Arial" w:cs="Arial"/>
          <w:sz w:val="22"/>
          <w:szCs w:val="22"/>
        </w:rPr>
        <w:t xml:space="preserve">. </w:t>
      </w:r>
      <w:r w:rsidRPr="00F16347">
        <w:rPr>
          <w:rFonts w:ascii="Arial" w:eastAsia="Arial" w:hAnsi="Arial" w:cs="Arial"/>
          <w:sz w:val="22"/>
          <w:szCs w:val="22"/>
        </w:rPr>
        <w:t>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and resolved the relationship between experimental parameters and beta-diversity by applying a step-wise model selection approach as implemented in the capscale function (vegan package v</w:t>
      </w:r>
      <w:r w:rsidR="00C2190C">
        <w:rPr>
          <w:rFonts w:ascii="Arial" w:eastAsia="Arial" w:hAnsi="Arial" w:cs="Arial"/>
          <w:sz w:val="22"/>
          <w:szCs w:val="22"/>
        </w:rPr>
        <w:t xml:space="preserve"> </w:t>
      </w:r>
      <w:r w:rsidRPr="00F16347">
        <w:rPr>
          <w:rFonts w:ascii="Arial" w:eastAsia="Arial" w:hAnsi="Arial" w:cs="Arial"/>
          <w:sz w:val="22"/>
          <w:szCs w:val="22"/>
        </w:rPr>
        <w:t>2.5). Optimal models were subsequently subject to PERMANOVA analysis to determine if the selected model parameters significantly explained the variation in microbiome composition across samples. Differential abundance was measured using ANCOM-BC (v</w:t>
      </w:r>
      <w:r w:rsidR="00C2190C">
        <w:rPr>
          <w:rFonts w:ascii="Arial" w:eastAsia="Arial" w:hAnsi="Arial" w:cs="Arial"/>
          <w:sz w:val="22"/>
          <w:szCs w:val="22"/>
        </w:rPr>
        <w:t xml:space="preserve"> </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215AC438" w14:textId="0EBEE3F3" w:rsidR="00A77570" w:rsidRDefault="00A77570">
      <w:pPr>
        <w:widowControl w:val="0"/>
        <w:autoSpaceDE w:val="0"/>
        <w:autoSpaceDN w:val="0"/>
        <w:adjustRightInd w:val="0"/>
      </w:pPr>
      <w:r>
        <w:rPr>
          <w:rFonts w:ascii="Arial" w:hAnsi="Arial" w:cs="Arial"/>
          <w:sz w:val="22"/>
        </w:rPr>
        <w:t xml:space="preserve"> </w:t>
      </w:r>
      <w:r>
        <w:t>1.</w:t>
      </w:r>
      <w:r>
        <w:tab/>
        <w:t xml:space="preserve">Stagaman, K., Sharpton, T. J. &amp; Guillemin, K. Zebrafish microbiome studies make waves. </w:t>
      </w:r>
      <w:r>
        <w:rPr>
          <w:i/>
          <w:iCs/>
        </w:rPr>
        <w:t>Lab Anim (NY)</w:t>
      </w:r>
      <w:r>
        <w:t xml:space="preserve"> </w:t>
      </w:r>
      <w:r>
        <w:rPr>
          <w:b/>
          <w:bCs/>
        </w:rPr>
        <w:t>49</w:t>
      </w:r>
      <w:r>
        <w:t>, 201–207 (2020).</w:t>
      </w:r>
    </w:p>
    <w:p w14:paraId="322663F3" w14:textId="77777777" w:rsidR="00A77570" w:rsidRDefault="00A77570">
      <w:pPr>
        <w:widowControl w:val="0"/>
        <w:autoSpaceDE w:val="0"/>
        <w:autoSpaceDN w:val="0"/>
        <w:adjustRightInd w:val="0"/>
      </w:pPr>
      <w:r>
        <w:t>2.</w:t>
      </w:r>
      <w:r>
        <w:tab/>
        <w:t xml:space="preserve">Watts, S. A., Lawrence, C., Powell, M. &amp; D’Abramo, L. R. The Vital Relationship Between Nutrition and Health in Zebrafish. </w:t>
      </w:r>
      <w:r>
        <w:rPr>
          <w:i/>
          <w:iCs/>
        </w:rPr>
        <w:t>Zebrafish</w:t>
      </w:r>
      <w:r>
        <w:t xml:space="preserve"> </w:t>
      </w:r>
      <w:r>
        <w:rPr>
          <w:b/>
          <w:bCs/>
        </w:rPr>
        <w:t>13</w:t>
      </w:r>
      <w:r>
        <w:t>, S-72-S-76 (2016).</w:t>
      </w:r>
    </w:p>
    <w:p w14:paraId="05D51F52" w14:textId="77777777" w:rsidR="00A77570" w:rsidRDefault="00A77570">
      <w:pPr>
        <w:widowControl w:val="0"/>
        <w:autoSpaceDE w:val="0"/>
        <w:autoSpaceDN w:val="0"/>
        <w:adjustRightInd w:val="0"/>
      </w:pPr>
      <w:r>
        <w:t>3.</w:t>
      </w:r>
      <w:r>
        <w:tab/>
        <w:t xml:space="preserve">Watts, S. A. &amp; D’Abramo, L. R. Standardized Reference Diets for Zebrafish: Addressing Nutritional Control in Experimental Methodology. </w:t>
      </w:r>
      <w:r>
        <w:rPr>
          <w:i/>
          <w:iCs/>
        </w:rPr>
        <w:t>Annu Rev Nutr</w:t>
      </w:r>
      <w:r>
        <w:t xml:space="preserve"> </w:t>
      </w:r>
      <w:r>
        <w:rPr>
          <w:b/>
          <w:bCs/>
        </w:rPr>
        <w:t>41</w:t>
      </w:r>
      <w:r>
        <w:t>, 511–527 (2021).</w:t>
      </w:r>
    </w:p>
    <w:p w14:paraId="5C1F4F8C" w14:textId="77777777" w:rsidR="00A77570" w:rsidRDefault="00A77570">
      <w:pPr>
        <w:widowControl w:val="0"/>
        <w:autoSpaceDE w:val="0"/>
        <w:autoSpaceDN w:val="0"/>
        <w:adjustRightInd w:val="0"/>
      </w:pPr>
      <w:r>
        <w:t>4.</w:t>
      </w:r>
      <w:r>
        <w:tab/>
        <w:t xml:space="preserve">Fowler, L. A. </w:t>
      </w:r>
      <w:r>
        <w:rPr>
          <w:i/>
          <w:iCs/>
        </w:rPr>
        <w:t>et al.</w:t>
      </w:r>
      <w:r>
        <w:t xml:space="preserve"> Influence of Commercial and Laboratory Diets on Growth, Body Composition, and Reproduction in the Zebrafish Danio rerio. </w:t>
      </w:r>
      <w:r>
        <w:rPr>
          <w:i/>
          <w:iCs/>
        </w:rPr>
        <w:t>Zebrafish</w:t>
      </w:r>
      <w:r>
        <w:t xml:space="preserve"> </w:t>
      </w:r>
      <w:r>
        <w:rPr>
          <w:b/>
          <w:bCs/>
        </w:rPr>
        <w:t>16</w:t>
      </w:r>
      <w:r>
        <w:t>, 508–521 (2019).</w:t>
      </w:r>
    </w:p>
    <w:p w14:paraId="383BA7FE" w14:textId="77777777" w:rsidR="00A77570" w:rsidRDefault="00A77570">
      <w:pPr>
        <w:widowControl w:val="0"/>
        <w:autoSpaceDE w:val="0"/>
        <w:autoSpaceDN w:val="0"/>
        <w:adjustRightInd w:val="0"/>
      </w:pPr>
      <w:r>
        <w:t>5.</w:t>
      </w:r>
      <w:r>
        <w:tab/>
        <w:t xml:space="preserve">Fowler, L. A., Williams, M. B., D’Abramo, L. R. &amp; Watts, S. A. Zebrafish Nutrition—Moving Forward. in </w:t>
      </w:r>
      <w:r>
        <w:rPr>
          <w:i/>
          <w:iCs/>
        </w:rPr>
        <w:t>The Zebrafish in Biomedical Research</w:t>
      </w:r>
      <w:r>
        <w:t xml:space="preserve"> 379–401 (Elsevier, 2020). doi:10.1016/B978-0-12-812431-4.00033-6.</w:t>
      </w:r>
    </w:p>
    <w:p w14:paraId="63A897F5" w14:textId="77777777" w:rsidR="00A77570" w:rsidRDefault="00A77570">
      <w:pPr>
        <w:widowControl w:val="0"/>
        <w:autoSpaceDE w:val="0"/>
        <w:autoSpaceDN w:val="0"/>
        <w:adjustRightInd w:val="0"/>
      </w:pPr>
      <w:r>
        <w:t>6.</w:t>
      </w:r>
      <w:r>
        <w:tab/>
        <w:t xml:space="preserve">Fowler, L. A. </w:t>
      </w:r>
      <w:r>
        <w:rPr>
          <w:i/>
          <w:iCs/>
        </w:rPr>
        <w:t>et al.</w:t>
      </w:r>
      <w:r>
        <w:t xml:space="preserve"> Both Dietary Ratio of n–6 to n–3 Fatty Acids and Total Dietary Lipid Are Positively Associated with Adiposity and Reproductive Health in Zebrafish. </w:t>
      </w:r>
      <w:r>
        <w:rPr>
          <w:i/>
          <w:iCs/>
        </w:rPr>
        <w:t>Curr Dev Nutr</w:t>
      </w:r>
      <w:r>
        <w:t xml:space="preserve"> </w:t>
      </w:r>
      <w:r>
        <w:rPr>
          <w:b/>
          <w:bCs/>
        </w:rPr>
        <w:t>4</w:t>
      </w:r>
      <w:r>
        <w:t>, nzaa034 (2020).</w:t>
      </w:r>
    </w:p>
    <w:p w14:paraId="55DA864B" w14:textId="77777777" w:rsidR="00A77570" w:rsidRDefault="00A77570">
      <w:pPr>
        <w:widowControl w:val="0"/>
        <w:autoSpaceDE w:val="0"/>
        <w:autoSpaceDN w:val="0"/>
        <w:adjustRightInd w:val="0"/>
      </w:pPr>
      <w:r>
        <w:t>7.</w:t>
      </w:r>
      <w:r>
        <w:tab/>
        <w:t xml:space="preserve">Ravussin, Y. </w:t>
      </w:r>
      <w:r>
        <w:rPr>
          <w:i/>
          <w:iCs/>
        </w:rPr>
        <w:t>et al.</w:t>
      </w:r>
      <w:r>
        <w:t xml:space="preserve"> Responses of Gut Microbiota to Diet Composition and Weight Loss in Lean and Obese Mice. </w:t>
      </w:r>
      <w:r>
        <w:rPr>
          <w:i/>
          <w:iCs/>
        </w:rPr>
        <w:t>Obesity</w:t>
      </w:r>
      <w:r>
        <w:t xml:space="preserve"> </w:t>
      </w:r>
      <w:r>
        <w:rPr>
          <w:b/>
          <w:bCs/>
        </w:rPr>
        <w:t>20</w:t>
      </w:r>
      <w:r>
        <w:t>, 738–747 (2012).</w:t>
      </w:r>
    </w:p>
    <w:p w14:paraId="3B5EC17D" w14:textId="77777777" w:rsidR="00A77570" w:rsidRDefault="00A77570">
      <w:pPr>
        <w:widowControl w:val="0"/>
        <w:autoSpaceDE w:val="0"/>
        <w:autoSpaceDN w:val="0"/>
        <w:adjustRightInd w:val="0"/>
      </w:pPr>
      <w:r>
        <w:t>8.</w:t>
      </w:r>
      <w:r>
        <w:tab/>
        <w:t xml:space="preserve">Turnbaugh, P. J., Bäckhed, F., Fulton, L. &amp; Gordon, J. I. Diet-Induced Obesity Is Linked to Marked but Reversible Alterations in the Mouse Distal Gut Microbiome. </w:t>
      </w:r>
      <w:r>
        <w:rPr>
          <w:i/>
          <w:iCs/>
        </w:rPr>
        <w:t>Cell Host &amp; Microbe</w:t>
      </w:r>
      <w:r>
        <w:t xml:space="preserve"> </w:t>
      </w:r>
      <w:r>
        <w:rPr>
          <w:b/>
          <w:bCs/>
        </w:rPr>
        <w:t>3</w:t>
      </w:r>
      <w:r>
        <w:t>, 213–223 (2008).</w:t>
      </w:r>
    </w:p>
    <w:p w14:paraId="3D31B4DF" w14:textId="77777777" w:rsidR="00A77570" w:rsidRDefault="00A77570">
      <w:pPr>
        <w:widowControl w:val="0"/>
        <w:autoSpaceDE w:val="0"/>
        <w:autoSpaceDN w:val="0"/>
        <w:adjustRightInd w:val="0"/>
      </w:pPr>
      <w:r>
        <w:t>9.</w:t>
      </w:r>
      <w:r>
        <w:tab/>
        <w:t xml:space="preserve">David, L. A. </w:t>
      </w:r>
      <w:r>
        <w:rPr>
          <w:i/>
          <w:iCs/>
        </w:rPr>
        <w:t>et al.</w:t>
      </w:r>
      <w:r>
        <w:t xml:space="preserve"> Diet rapidly and reproducibly alters the human gut microbiome. </w:t>
      </w:r>
      <w:r>
        <w:rPr>
          <w:i/>
          <w:iCs/>
        </w:rPr>
        <w:t>Nature</w:t>
      </w:r>
      <w:r>
        <w:t xml:space="preserve"> </w:t>
      </w:r>
      <w:r>
        <w:rPr>
          <w:b/>
          <w:bCs/>
        </w:rPr>
        <w:t>505</w:t>
      </w:r>
      <w:r>
        <w:t>, 559–563 (2014).</w:t>
      </w:r>
    </w:p>
    <w:p w14:paraId="36F4AE65" w14:textId="77777777" w:rsidR="00A77570" w:rsidRDefault="00A77570">
      <w:pPr>
        <w:widowControl w:val="0"/>
        <w:autoSpaceDE w:val="0"/>
        <w:autoSpaceDN w:val="0"/>
        <w:adjustRightInd w:val="0"/>
      </w:pPr>
      <w:r>
        <w:t>10.</w:t>
      </w:r>
      <w:r>
        <w:tab/>
        <w:t xml:space="preserve">Kešnerová, L. </w:t>
      </w:r>
      <w:r>
        <w:rPr>
          <w:i/>
          <w:iCs/>
        </w:rPr>
        <w:t>et al.</w:t>
      </w:r>
      <w:r>
        <w:t xml:space="preserve"> Disentangling metabolic functions of bacteria in the honey bee gut. </w:t>
      </w:r>
      <w:r>
        <w:rPr>
          <w:i/>
          <w:iCs/>
        </w:rPr>
        <w:t>PLOS Biology</w:t>
      </w:r>
      <w:r>
        <w:t xml:space="preserve"> </w:t>
      </w:r>
      <w:r>
        <w:rPr>
          <w:b/>
          <w:bCs/>
        </w:rPr>
        <w:t>15</w:t>
      </w:r>
      <w:r>
        <w:t>, e2003467 (2017).</w:t>
      </w:r>
    </w:p>
    <w:p w14:paraId="63D33B4C" w14:textId="77777777" w:rsidR="00A77570" w:rsidRDefault="00A77570">
      <w:pPr>
        <w:widowControl w:val="0"/>
        <w:autoSpaceDE w:val="0"/>
        <w:autoSpaceDN w:val="0"/>
        <w:adjustRightInd w:val="0"/>
      </w:pPr>
      <w:r>
        <w:t>11.</w:t>
      </w:r>
      <w:r>
        <w:tab/>
        <w:t xml:space="preserve">Ley, R. E. </w:t>
      </w:r>
      <w:r>
        <w:rPr>
          <w:i/>
          <w:iCs/>
        </w:rPr>
        <w:t>et al.</w:t>
      </w:r>
      <w:r>
        <w:t xml:space="preserve"> Evolution of mammals and their gut microbes. </w:t>
      </w:r>
      <w:r>
        <w:rPr>
          <w:i/>
          <w:iCs/>
        </w:rPr>
        <w:t>Science</w:t>
      </w:r>
      <w:r>
        <w:t xml:space="preserve"> </w:t>
      </w:r>
      <w:r>
        <w:rPr>
          <w:b/>
          <w:bCs/>
        </w:rPr>
        <w:t>320</w:t>
      </w:r>
      <w:r>
        <w:t>, 1647–1651 (2008).</w:t>
      </w:r>
    </w:p>
    <w:p w14:paraId="3996ADF3" w14:textId="77777777" w:rsidR="00A77570" w:rsidRDefault="00A77570">
      <w:pPr>
        <w:widowControl w:val="0"/>
        <w:autoSpaceDE w:val="0"/>
        <w:autoSpaceDN w:val="0"/>
        <w:adjustRightInd w:val="0"/>
      </w:pPr>
      <w:r>
        <w:t>12.</w:t>
      </w:r>
      <w:r>
        <w:tab/>
        <w:t xml:space="preserve">Zheng, H., Powell, J. E., Steele, M. I., Dietrich, C. &amp; Moran, N. A. Honeybee gut microbiota promotes host weight gain via bacterial metabolism and hormonal signaling. </w:t>
      </w:r>
      <w:r>
        <w:rPr>
          <w:i/>
          <w:iCs/>
        </w:rPr>
        <w:t>Proceedings of the National Academy of Sciences</w:t>
      </w:r>
      <w:r>
        <w:t xml:space="preserve"> </w:t>
      </w:r>
      <w:r>
        <w:rPr>
          <w:b/>
          <w:bCs/>
        </w:rPr>
        <w:t>114</w:t>
      </w:r>
      <w:r>
        <w:t>, 4775–4780 (2017).</w:t>
      </w:r>
    </w:p>
    <w:p w14:paraId="649C06DC" w14:textId="77777777" w:rsidR="00A77570" w:rsidRDefault="00A77570">
      <w:pPr>
        <w:widowControl w:val="0"/>
        <w:autoSpaceDE w:val="0"/>
        <w:autoSpaceDN w:val="0"/>
        <w:adjustRightInd w:val="0"/>
      </w:pPr>
      <w:r>
        <w:t>13.</w:t>
      </w:r>
      <w:r>
        <w:tab/>
        <w:t xml:space="preserve">Roeselers, G. </w:t>
      </w:r>
      <w:r>
        <w:rPr>
          <w:i/>
          <w:iCs/>
        </w:rPr>
        <w:t>et al.</w:t>
      </w:r>
      <w:r>
        <w:t xml:space="preserve"> Evidence for a core gut microbiota in the zebrafish. </w:t>
      </w:r>
      <w:r>
        <w:rPr>
          <w:i/>
          <w:iCs/>
        </w:rPr>
        <w:t>ISME J</w:t>
      </w:r>
      <w:r>
        <w:t xml:space="preserve"> </w:t>
      </w:r>
      <w:r>
        <w:rPr>
          <w:b/>
          <w:bCs/>
        </w:rPr>
        <w:t>5</w:t>
      </w:r>
      <w:r>
        <w:t>, 1595–1608 (2011).</w:t>
      </w:r>
    </w:p>
    <w:p w14:paraId="50C01FFB" w14:textId="77777777" w:rsidR="00A77570" w:rsidRDefault="00A77570">
      <w:pPr>
        <w:widowControl w:val="0"/>
        <w:autoSpaceDE w:val="0"/>
        <w:autoSpaceDN w:val="0"/>
        <w:adjustRightInd w:val="0"/>
      </w:pPr>
      <w:r>
        <w:t>14.</w:t>
      </w:r>
      <w:r>
        <w:tab/>
        <w:t xml:space="preserve">Sharpton, T. J., Stagaman, K., Sieler Jr., M. J., Arnold, H. K. &amp; Davis, E. W. Phylogenetic Integration Reveals the Zebrafish Core Microbiome and Its Sensitivity to Environmental Exposures. </w:t>
      </w:r>
      <w:r>
        <w:rPr>
          <w:i/>
          <w:iCs/>
        </w:rPr>
        <w:t>Toxics</w:t>
      </w:r>
      <w:r>
        <w:t xml:space="preserve"> </w:t>
      </w:r>
      <w:r>
        <w:rPr>
          <w:b/>
          <w:bCs/>
        </w:rPr>
        <w:t>9</w:t>
      </w:r>
      <w:r>
        <w:t>, 10 (2021).</w:t>
      </w:r>
    </w:p>
    <w:p w14:paraId="7597B5E6" w14:textId="77777777" w:rsidR="00A77570" w:rsidRDefault="00A77570">
      <w:pPr>
        <w:widowControl w:val="0"/>
        <w:autoSpaceDE w:val="0"/>
        <w:autoSpaceDN w:val="0"/>
        <w:adjustRightInd w:val="0"/>
      </w:pPr>
      <w:r>
        <w:t>15.</w:t>
      </w:r>
      <w:r>
        <w:tab/>
        <w:t xml:space="preserve">Leigh, S. C., Nguyen-Phuc, B.-Q. &amp; German, D. P. The effects of protein and fiber content on gut structure and function in zebrafish (Danio rerio). </w:t>
      </w:r>
      <w:r>
        <w:rPr>
          <w:i/>
          <w:iCs/>
        </w:rPr>
        <w:t>J Comp Physiol B</w:t>
      </w:r>
      <w:r>
        <w:t xml:space="preserve"> </w:t>
      </w:r>
      <w:r>
        <w:rPr>
          <w:b/>
          <w:bCs/>
        </w:rPr>
        <w:t>188</w:t>
      </w:r>
      <w:r>
        <w:t>, 237–253 (2018).</w:t>
      </w:r>
    </w:p>
    <w:p w14:paraId="582A30F7" w14:textId="77777777" w:rsidR="00A77570" w:rsidRDefault="00A77570">
      <w:pPr>
        <w:widowControl w:val="0"/>
        <w:autoSpaceDE w:val="0"/>
        <w:autoSpaceDN w:val="0"/>
        <w:adjustRightInd w:val="0"/>
      </w:pPr>
      <w:r>
        <w:t>16.</w:t>
      </w:r>
      <w:r>
        <w:tab/>
        <w:t xml:space="preserve">Leigh, S. C., Catabay, C. &amp; German, D. P. Sustained changes in digestive physiology and microbiome across sequential generations of zebrafish fed different diets. </w:t>
      </w:r>
      <w:r>
        <w:rPr>
          <w:i/>
          <w:iCs/>
        </w:rPr>
        <w:t>Comparative Biochemistry and Physiology Part A: Molecular &amp; Integrative Physiology</w:t>
      </w:r>
      <w:r>
        <w:t xml:space="preserve"> </w:t>
      </w:r>
      <w:r>
        <w:rPr>
          <w:b/>
          <w:bCs/>
        </w:rPr>
        <w:t>273</w:t>
      </w:r>
      <w:r>
        <w:t>, 111285 (2022).</w:t>
      </w:r>
    </w:p>
    <w:p w14:paraId="65A549AC" w14:textId="77777777" w:rsidR="00A77570" w:rsidRDefault="00A77570">
      <w:pPr>
        <w:widowControl w:val="0"/>
        <w:autoSpaceDE w:val="0"/>
        <w:autoSpaceDN w:val="0"/>
        <w:adjustRightInd w:val="0"/>
      </w:pPr>
      <w:r>
        <w:t>17.</w:t>
      </w:r>
      <w:r>
        <w:tab/>
        <w:t xml:space="preserve">Wong, S. </w:t>
      </w:r>
      <w:r>
        <w:rPr>
          <w:i/>
          <w:iCs/>
        </w:rPr>
        <w:t>et al.</w:t>
      </w:r>
      <w:r>
        <w:t xml:space="preserve"> Ontogenetic Differences in Dietary Fat Influence Microbiota Assembly in the Zebrafish Gut. </w:t>
      </w:r>
      <w:r>
        <w:rPr>
          <w:i/>
          <w:iCs/>
        </w:rPr>
        <w:t>mBio</w:t>
      </w:r>
      <w:r>
        <w:t xml:space="preserve"> </w:t>
      </w:r>
      <w:r>
        <w:rPr>
          <w:b/>
          <w:bCs/>
        </w:rPr>
        <w:t>6</w:t>
      </w:r>
      <w:r>
        <w:t>, (2015).</w:t>
      </w:r>
    </w:p>
    <w:p w14:paraId="11083270" w14:textId="77777777" w:rsidR="00A77570" w:rsidRDefault="00A77570">
      <w:pPr>
        <w:widowControl w:val="0"/>
        <w:autoSpaceDE w:val="0"/>
        <w:autoSpaceDN w:val="0"/>
        <w:adjustRightInd w:val="0"/>
      </w:pPr>
      <w:r>
        <w:t>18.</w:t>
      </w:r>
      <w:r>
        <w:tab/>
        <w:t xml:space="preserve">Watral, V. &amp; Kent, M. L. Pathogenesis of Mycobacterium spp. in zebrafish (Danio rerio) from research facilities. </w:t>
      </w:r>
      <w:r>
        <w:rPr>
          <w:i/>
          <w:iCs/>
        </w:rPr>
        <w:t>Comparative Biochemistry and Physiology Part C: Toxicology &amp; Pharmacology</w:t>
      </w:r>
      <w:r>
        <w:t xml:space="preserve"> </w:t>
      </w:r>
      <w:r>
        <w:rPr>
          <w:b/>
          <w:bCs/>
        </w:rPr>
        <w:t>145</w:t>
      </w:r>
      <w:r>
        <w:t>, 55–60 (2007).</w:t>
      </w:r>
    </w:p>
    <w:p w14:paraId="0283BC32" w14:textId="77777777" w:rsidR="00A77570" w:rsidRDefault="00A77570">
      <w:pPr>
        <w:widowControl w:val="0"/>
        <w:autoSpaceDE w:val="0"/>
        <w:autoSpaceDN w:val="0"/>
        <w:adjustRightInd w:val="0"/>
      </w:pPr>
      <w:r>
        <w:t>19.</w:t>
      </w:r>
      <w:r>
        <w:tab/>
        <w:t xml:space="preserve">Vishnivetskaya, T. A., Kathariou, S. &amp; Tiedje, J. M. The Exiguobacterium genus: biodiversity and biogeography. </w:t>
      </w:r>
      <w:r>
        <w:rPr>
          <w:i/>
          <w:iCs/>
        </w:rPr>
        <w:t>Extremophiles</w:t>
      </w:r>
      <w:r>
        <w:t xml:space="preserve"> </w:t>
      </w:r>
      <w:r>
        <w:rPr>
          <w:b/>
          <w:bCs/>
        </w:rPr>
        <w:t>13</w:t>
      </w:r>
      <w:r>
        <w:t>, 541–555 (2009).</w:t>
      </w:r>
    </w:p>
    <w:p w14:paraId="12D784E9" w14:textId="77777777" w:rsidR="00A77570" w:rsidRDefault="00A77570">
      <w:pPr>
        <w:widowControl w:val="0"/>
        <w:autoSpaceDE w:val="0"/>
        <w:autoSpaceDN w:val="0"/>
        <w:adjustRightInd w:val="0"/>
      </w:pPr>
      <w:r>
        <w:t>20.</w:t>
      </w:r>
      <w:r>
        <w:tab/>
        <w:t xml:space="preserve">Semova, I. </w:t>
      </w:r>
      <w:r>
        <w:rPr>
          <w:i/>
          <w:iCs/>
        </w:rPr>
        <w:t>et al.</w:t>
      </w:r>
      <w:r>
        <w:t xml:space="preserve"> Microbiota Regulate Intestinal Absorption and Metabolism of Fatty Acids in the Zebrafish. </w:t>
      </w:r>
      <w:r>
        <w:rPr>
          <w:i/>
          <w:iCs/>
        </w:rPr>
        <w:t>Cell Host &amp; Microbe</w:t>
      </w:r>
      <w:r>
        <w:t xml:space="preserve"> </w:t>
      </w:r>
      <w:r>
        <w:rPr>
          <w:b/>
          <w:bCs/>
        </w:rPr>
        <w:t>12</w:t>
      </w:r>
      <w:r>
        <w:t>, 277–288 (2012).</w:t>
      </w:r>
    </w:p>
    <w:p w14:paraId="7112A1B4" w14:textId="77777777" w:rsidR="00A77570" w:rsidRDefault="00A77570">
      <w:pPr>
        <w:widowControl w:val="0"/>
        <w:autoSpaceDE w:val="0"/>
        <w:autoSpaceDN w:val="0"/>
        <w:adjustRightInd w:val="0"/>
      </w:pPr>
      <w:r>
        <w:t>21.</w:t>
      </w:r>
      <w:r>
        <w:tab/>
        <w:t xml:space="preserve">Gaulke, C. A. </w:t>
      </w:r>
      <w:r>
        <w:rPr>
          <w:i/>
          <w:iCs/>
        </w:rPr>
        <w:t>et al.</w:t>
      </w:r>
      <w:r>
        <w:t xml:space="preserve"> A longitudinal assessment of host-microbe-parasite interactions resolves the zebrafish gut microbiome’s link to Pseudocapillaria tomentosa infection and pathology. </w:t>
      </w:r>
      <w:r>
        <w:rPr>
          <w:i/>
          <w:iCs/>
        </w:rPr>
        <w:t>Microbiome</w:t>
      </w:r>
      <w:r>
        <w:t xml:space="preserve"> </w:t>
      </w:r>
      <w:r>
        <w:rPr>
          <w:b/>
          <w:bCs/>
        </w:rPr>
        <w:t>7</w:t>
      </w:r>
      <w:r>
        <w:t>, 10 (2019).</w:t>
      </w:r>
    </w:p>
    <w:p w14:paraId="72D27D09" w14:textId="77777777" w:rsidR="00A77570" w:rsidRDefault="00A77570">
      <w:pPr>
        <w:widowControl w:val="0"/>
        <w:autoSpaceDE w:val="0"/>
        <w:autoSpaceDN w:val="0"/>
        <w:adjustRightInd w:val="0"/>
      </w:pPr>
      <w:r>
        <w:t>22.</w:t>
      </w:r>
      <w:r>
        <w:tab/>
        <w:t>Tian, C., Jiang, D., Hammer, A., Sharpton, T. &amp; Jiang, Y. Compositional Graphical Lasso Resolves the Impact of Parasitic Infection on Gut Microbial Interaction Networks in a Zebrafish Model. Preprint at https://doi.org/10.48550/arXiv.2207.00984 (2022).</w:t>
      </w:r>
    </w:p>
    <w:p w14:paraId="1013ABD9" w14:textId="77777777" w:rsidR="00A77570" w:rsidRDefault="00A77570">
      <w:pPr>
        <w:widowControl w:val="0"/>
        <w:autoSpaceDE w:val="0"/>
        <w:autoSpaceDN w:val="0"/>
        <w:adjustRightInd w:val="0"/>
      </w:pPr>
      <w:r>
        <w:t>23.</w:t>
      </w:r>
      <w:r>
        <w:tab/>
        <w:t xml:space="preserve">Daligault, H. </w:t>
      </w:r>
      <w:r>
        <w:rPr>
          <w:i/>
          <w:iCs/>
        </w:rPr>
        <w:t>et al.</w:t>
      </w:r>
      <w:r>
        <w:t xml:space="preserve"> Complete genome sequence of Haliscomenobacter hydrossis type strain (OT). </w:t>
      </w:r>
      <w:r>
        <w:rPr>
          <w:i/>
          <w:iCs/>
        </w:rPr>
        <w:t>Standards in Genomic Sciences</w:t>
      </w:r>
      <w:r>
        <w:t xml:space="preserve"> </w:t>
      </w:r>
      <w:r>
        <w:rPr>
          <w:b/>
          <w:bCs/>
        </w:rPr>
        <w:t>4</w:t>
      </w:r>
      <w:r>
        <w:t>, 352 (2011).</w:t>
      </w:r>
    </w:p>
    <w:p w14:paraId="5DB454C2" w14:textId="77777777" w:rsidR="00A77570" w:rsidRDefault="00A77570">
      <w:pPr>
        <w:widowControl w:val="0"/>
        <w:autoSpaceDE w:val="0"/>
        <w:autoSpaceDN w:val="0"/>
        <w:adjustRightInd w:val="0"/>
      </w:pPr>
      <w:r>
        <w:lastRenderedPageBreak/>
        <w:t>24.</w:t>
      </w:r>
      <w:r>
        <w:tab/>
        <w:t xml:space="preserve">Whipps, C., Matthews, J. &amp; Kent, M. Distribution and genetic characterization of Mycobacterium chelonae in laboratory zebrafish Danio rerio. </w:t>
      </w:r>
      <w:r>
        <w:rPr>
          <w:i/>
          <w:iCs/>
        </w:rPr>
        <w:t>Dis. Aquat. Org.</w:t>
      </w:r>
      <w:r>
        <w:t xml:space="preserve"> </w:t>
      </w:r>
      <w:r>
        <w:rPr>
          <w:b/>
          <w:bCs/>
        </w:rPr>
        <w:t>82</w:t>
      </w:r>
      <w:r>
        <w:t>, 45–54 (2008).</w:t>
      </w:r>
    </w:p>
    <w:p w14:paraId="6A2487C4" w14:textId="77777777" w:rsidR="00A77570" w:rsidRDefault="00A77570">
      <w:pPr>
        <w:widowControl w:val="0"/>
        <w:autoSpaceDE w:val="0"/>
        <w:autoSpaceDN w:val="0"/>
        <w:adjustRightInd w:val="0"/>
      </w:pPr>
      <w:r>
        <w:t>25.</w:t>
      </w:r>
      <w:r>
        <w:tab/>
        <w:t xml:space="preserve">Kent, M. &amp; Varga, Z. Use of Zebrafi sh in Research and Importance of Health and Husbandry. </w:t>
      </w:r>
      <w:r>
        <w:rPr>
          <w:i/>
          <w:iCs/>
        </w:rPr>
        <w:t>ILAR Journal</w:t>
      </w:r>
      <w:r>
        <w:t xml:space="preserve"> </w:t>
      </w:r>
      <w:r>
        <w:rPr>
          <w:b/>
          <w:bCs/>
        </w:rPr>
        <w:t>53</w:t>
      </w:r>
      <w:r>
        <w:t>, 89–94 (2012).</w:t>
      </w:r>
    </w:p>
    <w:p w14:paraId="16795C9F" w14:textId="77777777" w:rsidR="00A77570" w:rsidRDefault="00A77570">
      <w:pPr>
        <w:widowControl w:val="0"/>
        <w:autoSpaceDE w:val="0"/>
        <w:autoSpaceDN w:val="0"/>
        <w:adjustRightInd w:val="0"/>
      </w:pPr>
      <w:r>
        <w:t>26.</w:t>
      </w:r>
      <w:r>
        <w:tab/>
        <w:t xml:space="preserve">Chang, C. T., Benedict, S. &amp; Whipps, C. M. Transmission of Mycobacterium chelonae and Mycobacterium marinum in laboratory zebrafish through live feeds. </w:t>
      </w:r>
      <w:r>
        <w:rPr>
          <w:i/>
          <w:iCs/>
        </w:rPr>
        <w:t>Journal of Fish Diseases</w:t>
      </w:r>
      <w:r>
        <w:t xml:space="preserve"> </w:t>
      </w:r>
      <w:r>
        <w:rPr>
          <w:b/>
          <w:bCs/>
        </w:rPr>
        <w:t>42</w:t>
      </w:r>
      <w:r>
        <w:t>, 1425–1431 (2019).</w:t>
      </w:r>
    </w:p>
    <w:p w14:paraId="48E30140" w14:textId="77777777" w:rsidR="00A77570" w:rsidRDefault="00A77570">
      <w:pPr>
        <w:widowControl w:val="0"/>
        <w:autoSpaceDE w:val="0"/>
        <w:autoSpaceDN w:val="0"/>
        <w:adjustRightInd w:val="0"/>
      </w:pPr>
      <w:r>
        <w:t>27.</w:t>
      </w:r>
      <w:r>
        <w:tab/>
        <w:t xml:space="preserve">Burns, A. R. </w:t>
      </w:r>
      <w:r>
        <w:rPr>
          <w:i/>
          <w:iCs/>
        </w:rPr>
        <w:t>et al.</w:t>
      </w:r>
      <w:r>
        <w:t xml:space="preserve"> Contribution of neutral processes to the assembly of gut microbial communities in the zebrafish over host development. </w:t>
      </w:r>
      <w:r>
        <w:rPr>
          <w:i/>
          <w:iCs/>
        </w:rPr>
        <w:t>ISME J</w:t>
      </w:r>
      <w:r>
        <w:t xml:space="preserve"> </w:t>
      </w:r>
      <w:r>
        <w:rPr>
          <w:b/>
          <w:bCs/>
        </w:rPr>
        <w:t>10</w:t>
      </w:r>
      <w:r>
        <w:t>, 655–664 (2016).</w:t>
      </w:r>
    </w:p>
    <w:p w14:paraId="47B3C4A6" w14:textId="77777777" w:rsidR="00A77570" w:rsidRDefault="00A77570">
      <w:pPr>
        <w:widowControl w:val="0"/>
        <w:autoSpaceDE w:val="0"/>
        <w:autoSpaceDN w:val="0"/>
        <w:adjustRightInd w:val="0"/>
      </w:pPr>
      <w:r>
        <w:t>28.</w:t>
      </w:r>
      <w:r>
        <w:tab/>
        <w:t xml:space="preserve">Stephens, W. Z. </w:t>
      </w:r>
      <w:r>
        <w:rPr>
          <w:i/>
          <w:iCs/>
        </w:rPr>
        <w:t>et al.</w:t>
      </w:r>
      <w:r>
        <w:t xml:space="preserve"> The composition of the zebrafish intestinal microbial community varies across development. </w:t>
      </w:r>
      <w:r>
        <w:rPr>
          <w:i/>
          <w:iCs/>
        </w:rPr>
        <w:t>ISME J</w:t>
      </w:r>
      <w:r>
        <w:t xml:space="preserve"> </w:t>
      </w:r>
      <w:r>
        <w:rPr>
          <w:b/>
          <w:bCs/>
        </w:rPr>
        <w:t>10</w:t>
      </w:r>
      <w:r>
        <w:t>, 644–654 (2016).</w:t>
      </w:r>
    </w:p>
    <w:p w14:paraId="568BEA52" w14:textId="77777777" w:rsidR="00A77570" w:rsidRDefault="00A77570">
      <w:pPr>
        <w:widowControl w:val="0"/>
        <w:autoSpaceDE w:val="0"/>
        <w:autoSpaceDN w:val="0"/>
        <w:adjustRightInd w:val="0"/>
      </w:pPr>
      <w:r>
        <w:t>29.</w:t>
      </w:r>
      <w:r>
        <w:tab/>
        <w:t xml:space="preserve">Xiao, F. </w:t>
      </w:r>
      <w:r>
        <w:rPr>
          <w:i/>
          <w:iCs/>
        </w:rPr>
        <w:t>et al.</w:t>
      </w:r>
      <w:r>
        <w:t xml:space="preserve"> Host development overwhelms environmental dispersal in governing the ecological succession of zebrafish gut microbiota. </w:t>
      </w:r>
      <w:r>
        <w:rPr>
          <w:i/>
          <w:iCs/>
        </w:rPr>
        <w:t>npj Biofilms Microbiomes</w:t>
      </w:r>
      <w:r>
        <w:t xml:space="preserve"> </w:t>
      </w:r>
      <w:r>
        <w:rPr>
          <w:b/>
          <w:bCs/>
        </w:rPr>
        <w:t>7</w:t>
      </w:r>
      <w:r>
        <w:t>, 1–12 (2021).</w:t>
      </w:r>
    </w:p>
    <w:p w14:paraId="50A939B5" w14:textId="77777777" w:rsidR="00A77570" w:rsidRDefault="00A77570">
      <w:pPr>
        <w:widowControl w:val="0"/>
        <w:autoSpaceDE w:val="0"/>
        <w:autoSpaceDN w:val="0"/>
        <w:adjustRightInd w:val="0"/>
      </w:pPr>
      <w:r>
        <w:t>30.</w:t>
      </w:r>
      <w:r>
        <w:tab/>
        <w:t xml:space="preserve">Xiao, F. </w:t>
      </w:r>
      <w:r>
        <w:rPr>
          <w:i/>
          <w:iCs/>
        </w:rPr>
        <w:t>et al.</w:t>
      </w:r>
      <w:r>
        <w:t xml:space="preserve"> Interactions and Stability of Gut Microbiota in Zebrafish Increase with Host Development. </w:t>
      </w:r>
      <w:r>
        <w:rPr>
          <w:i/>
          <w:iCs/>
        </w:rPr>
        <w:t>Microbiol Spectr</w:t>
      </w:r>
      <w:r>
        <w:t xml:space="preserve"> </w:t>
      </w:r>
      <w:r>
        <w:rPr>
          <w:b/>
          <w:bCs/>
        </w:rPr>
        <w:t>10</w:t>
      </w:r>
      <w:r>
        <w:t>, e01696-21 (2022).</w:t>
      </w:r>
    </w:p>
    <w:p w14:paraId="0717C081" w14:textId="77777777" w:rsidR="00A77570" w:rsidRDefault="00A77570">
      <w:pPr>
        <w:widowControl w:val="0"/>
        <w:autoSpaceDE w:val="0"/>
        <w:autoSpaceDN w:val="0"/>
        <w:adjustRightInd w:val="0"/>
      </w:pPr>
      <w:r>
        <w:t>31.</w:t>
      </w:r>
      <w:r>
        <w:tab/>
        <w:t xml:space="preserve">Sharpton, T. J. Role of the Gut Microbiome in Vertebrate Evolution. </w:t>
      </w:r>
      <w:r>
        <w:rPr>
          <w:i/>
          <w:iCs/>
        </w:rPr>
        <w:t>mSystems</w:t>
      </w:r>
      <w:r>
        <w:t xml:space="preserve"> </w:t>
      </w:r>
      <w:r>
        <w:rPr>
          <w:b/>
          <w:bCs/>
        </w:rPr>
        <w:t>3</w:t>
      </w:r>
      <w:r>
        <w:t>, e00174-17 (2018).</w:t>
      </w:r>
    </w:p>
    <w:p w14:paraId="3540CFFC" w14:textId="77777777" w:rsidR="00A77570" w:rsidRDefault="00A77570">
      <w:pPr>
        <w:widowControl w:val="0"/>
        <w:autoSpaceDE w:val="0"/>
        <w:autoSpaceDN w:val="0"/>
        <w:adjustRightInd w:val="0"/>
      </w:pPr>
      <w:r>
        <w:t>32.</w:t>
      </w:r>
      <w:r>
        <w:tab/>
        <w:t xml:space="preserve">Stephens, W. Z. </w:t>
      </w:r>
      <w:r>
        <w:rPr>
          <w:i/>
          <w:iCs/>
        </w:rPr>
        <w:t>et al.</w:t>
      </w:r>
      <w:r>
        <w:t xml:space="preserve"> Identification of Population Bottlenecks and Colonization Factors during Assembly of Bacterial Communities within the Zebrafish Intestine. </w:t>
      </w:r>
      <w:r>
        <w:rPr>
          <w:i/>
          <w:iCs/>
        </w:rPr>
        <w:t>mBio</w:t>
      </w:r>
      <w:r>
        <w:t xml:space="preserve"> </w:t>
      </w:r>
      <w:r>
        <w:rPr>
          <w:b/>
          <w:bCs/>
        </w:rPr>
        <w:t>6</w:t>
      </w:r>
      <w:r>
        <w:t>, e01163-15 (2015).</w:t>
      </w:r>
    </w:p>
    <w:p w14:paraId="1277B617" w14:textId="77777777" w:rsidR="00A77570" w:rsidRDefault="00A77570">
      <w:pPr>
        <w:widowControl w:val="0"/>
        <w:autoSpaceDE w:val="0"/>
        <w:autoSpaceDN w:val="0"/>
        <w:adjustRightInd w:val="0"/>
      </w:pPr>
      <w:r>
        <w:t>33.</w:t>
      </w:r>
      <w:r>
        <w:tab/>
        <w:t xml:space="preserve">Gaulke, C. A. </w:t>
      </w:r>
      <w:r>
        <w:rPr>
          <w:i/>
          <w:iCs/>
        </w:rPr>
        <w:t>et al.</w:t>
      </w:r>
      <w:r>
        <w:t xml:space="preserve"> </w:t>
      </w:r>
      <w:r>
        <w:rPr>
          <w:i/>
          <w:iCs/>
        </w:rPr>
        <w:t>An integrated gene catalog of the zebrafish gut microbiome reveals significant homology with mammalian microbiomes</w:t>
      </w:r>
      <w:r>
        <w:t>. http://biorxiv.org/lookup/doi/10.1101/2020.06.15.153924 (2020) doi:10.1101/2020.06.15.153924.</w:t>
      </w:r>
    </w:p>
    <w:p w14:paraId="15914508" w14:textId="77777777" w:rsidR="00A77570" w:rsidRDefault="00A77570">
      <w:pPr>
        <w:widowControl w:val="0"/>
        <w:autoSpaceDE w:val="0"/>
        <w:autoSpaceDN w:val="0"/>
        <w:adjustRightInd w:val="0"/>
      </w:pPr>
      <w:r>
        <w:t>34.</w:t>
      </w:r>
      <w:r>
        <w:tab/>
        <w:t xml:space="preserve">Kent, M. L., Watral, V. G., Kirchoff, N. S., Spagnoli, S. T. &amp; Sharpton, T. J. Effects of Subclinical Mycobacterium chelonae Infections on Fecundity and Embryo Survival in Zebrafish. </w:t>
      </w:r>
      <w:r>
        <w:rPr>
          <w:i/>
          <w:iCs/>
        </w:rPr>
        <w:t>Zebrafish</w:t>
      </w:r>
      <w:r>
        <w:t xml:space="preserve"> </w:t>
      </w:r>
      <w:r>
        <w:rPr>
          <w:b/>
          <w:bCs/>
        </w:rPr>
        <w:t>13</w:t>
      </w:r>
      <w:r>
        <w:t>, S-88-S-95 (2016).</w:t>
      </w:r>
    </w:p>
    <w:p w14:paraId="011211FC" w14:textId="77777777" w:rsidR="00A77570" w:rsidRDefault="00A77570">
      <w:pPr>
        <w:widowControl w:val="0"/>
        <w:autoSpaceDE w:val="0"/>
        <w:autoSpaceDN w:val="0"/>
        <w:adjustRightInd w:val="0"/>
      </w:pPr>
      <w:r>
        <w:t>35.</w:t>
      </w:r>
      <w:r>
        <w:tab/>
        <w:t xml:space="preserve">Ramsay, J. M., Watral, V., Schreck, C. B. &amp; Kent, M. L. Husbandry stress exacerbates mycobacterial infections in adult zebrafish, Danio rerio (Hamilton). </w:t>
      </w:r>
      <w:r>
        <w:rPr>
          <w:i/>
          <w:iCs/>
        </w:rPr>
        <w:t>J Fish Dis</w:t>
      </w:r>
      <w:r>
        <w:t xml:space="preserve"> </w:t>
      </w:r>
      <w:r>
        <w:rPr>
          <w:b/>
          <w:bCs/>
        </w:rPr>
        <w:t>32</w:t>
      </w:r>
      <w:r>
        <w:t>, 931–941 (2009).</w:t>
      </w:r>
    </w:p>
    <w:p w14:paraId="2D48AE5D" w14:textId="77777777" w:rsidR="00A77570" w:rsidRDefault="00A77570">
      <w:pPr>
        <w:widowControl w:val="0"/>
        <w:autoSpaceDE w:val="0"/>
        <w:autoSpaceDN w:val="0"/>
        <w:adjustRightInd w:val="0"/>
      </w:pPr>
      <w:r>
        <w:t>36.</w:t>
      </w:r>
      <w:r>
        <w:tab/>
        <w:t xml:space="preserve">Kent, M. L. </w:t>
      </w:r>
      <w:r>
        <w:rPr>
          <w:i/>
          <w:iCs/>
        </w:rPr>
        <w:t>et al.</w:t>
      </w:r>
      <w:r>
        <w:t xml:space="preserve"> Chapter 44 - Special Procedures for Zebrafish Diagnostics. in </w:t>
      </w:r>
      <w:r>
        <w:rPr>
          <w:i/>
          <w:iCs/>
        </w:rPr>
        <w:t>The Zebrafish in Biomedical Research</w:t>
      </w:r>
      <w:r>
        <w:t xml:space="preserve"> (eds. Cartner, S. C. et al.) 547–556 (Academic Press, 2020). doi:10.1016/B978-0-12-812431-4.00044-0.</w:t>
      </w:r>
    </w:p>
    <w:p w14:paraId="6F28EA20" w14:textId="5855FA01" w:rsidR="00010C55" w:rsidRPr="00F16347" w:rsidRDefault="00010C55" w:rsidP="7593FD0B">
      <w:pPr>
        <w:rPr>
          <w:rFonts w:ascii="Arial" w:eastAsia="Arial" w:hAnsi="Arial" w:cs="Arial"/>
          <w:b/>
          <w:bCs/>
          <w:sz w:val="22"/>
          <w:szCs w:val="22"/>
        </w:rPr>
      </w:pP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2">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3">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4">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9">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3">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r w:rsidRPr="00F16347">
        <w:rPr>
          <w:rFonts w:ascii="Arial" w:eastAsia="Arial" w:hAnsi="Arial" w:cs="Arial"/>
          <w:b/>
          <w:bCs/>
          <w:sz w:val="22"/>
          <w:szCs w:val="22"/>
        </w:rPr>
        <w:t>Time:Diet</w:t>
      </w:r>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6">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2.5.3) Diet:Time</w:t>
      </w:r>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9">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203"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204"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205"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2">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4">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5">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6">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4">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6">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2) Diet:Exposure</w:t>
      </w:r>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9">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1">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2">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3">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2) Diet:Exposure</w:t>
      </w:r>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3">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6">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7">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8">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9">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80">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Males and females Iinfection c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1"/>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Males only 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2"/>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206"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207" w:author="Sieler Jr, Michael James" w:date="2022-12-20T11:42:00Z"/>
          <w:rFonts w:ascii="Arial" w:eastAsia="Arial" w:hAnsi="Arial" w:cs="Arial"/>
          <w:noProof/>
          <w:sz w:val="22"/>
          <w:szCs w:val="22"/>
        </w:rPr>
      </w:pPr>
      <w:ins w:id="208"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209" w:author="Sieler Jr, Michael James" w:date="2022-12-20T11:42:00Z"/>
          <w:rFonts w:ascii="Arial" w:eastAsia="Arial" w:hAnsi="Arial" w:cs="Arial"/>
          <w:noProof/>
          <w:sz w:val="22"/>
          <w:szCs w:val="22"/>
        </w:rPr>
      </w:pPr>
      <w:ins w:id="210" w:author="Sieler Jr, Michael James" w:date="2022-12-20T11:42:00Z">
        <w:r>
          <w:rPr>
            <w:rFonts w:ascii="Arial" w:eastAsia="Arial" w:hAnsi="Arial" w:cs="Arial"/>
            <w:noProof/>
            <w:sz w:val="22"/>
            <w:szCs w:val="22"/>
          </w:rPr>
          <w:t>3.5.1.3.1)</w:t>
        </w:r>
      </w:ins>
      <w:ins w:id="211"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212"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213" w:author="Sieler Jr, Michael James" w:date="2022-12-20T11:42:00Z"/>
          <w:rFonts w:ascii="Arial" w:eastAsia="Arial" w:hAnsi="Arial" w:cs="Arial"/>
          <w:noProof/>
          <w:sz w:val="22"/>
          <w:szCs w:val="22"/>
        </w:rPr>
      </w:pPr>
      <w:ins w:id="214"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215"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216" w:author="Sieler Jr, Michael James" w:date="2022-12-20T11:42:00Z"/>
          <w:rFonts w:ascii="Arial" w:eastAsia="Arial" w:hAnsi="Arial" w:cs="Arial"/>
          <w:noProof/>
          <w:sz w:val="22"/>
          <w:szCs w:val="22"/>
        </w:rPr>
      </w:pPr>
      <w:ins w:id="217" w:author="Sieler Jr, Michael James" w:date="2022-12-20T11:42:00Z">
        <w:r>
          <w:rPr>
            <w:rFonts w:ascii="Arial" w:eastAsia="Arial" w:hAnsi="Arial" w:cs="Arial"/>
            <w:noProof/>
            <w:sz w:val="22"/>
            <w:szCs w:val="22"/>
          </w:rPr>
          <w:t>3.5.1.3.2)</w:t>
        </w:r>
      </w:ins>
      <w:ins w:id="218" w:author="Sieler Jr, Michael James" w:date="2022-12-20T11:43:00Z">
        <w:r w:rsidR="00373482">
          <w:rPr>
            <w:rFonts w:ascii="Arial" w:eastAsia="Arial" w:hAnsi="Arial" w:cs="Arial"/>
            <w:noProof/>
            <w:sz w:val="22"/>
            <w:szCs w:val="22"/>
          </w:rPr>
          <w:t xml:space="preserve"> Chi-Square T</w:t>
        </w:r>
      </w:ins>
      <w:ins w:id="219"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220"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221" w:author="Sieler Jr, Michael James" w:date="2022-12-20T11:42:00Z"/>
          <w:rFonts w:ascii="Arial" w:eastAsia="Arial" w:hAnsi="Arial" w:cs="Arial"/>
          <w:noProof/>
          <w:sz w:val="22"/>
          <w:szCs w:val="22"/>
        </w:rPr>
      </w:pPr>
      <w:ins w:id="222"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223" w:author="Sieler Jr, Michael James" w:date="2022-12-20T11:42:00Z"/>
          <w:rFonts w:ascii="Arial" w:eastAsia="Arial" w:hAnsi="Arial" w:cs="Arial"/>
          <w:noProof/>
          <w:sz w:val="22"/>
          <w:szCs w:val="22"/>
        </w:rPr>
      </w:pPr>
      <w:ins w:id="224"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225" w:author="Sieler Jr, Michael James" w:date="2022-12-20T11:42:00Z"/>
          <w:rFonts w:ascii="Arial" w:eastAsia="Arial" w:hAnsi="Arial" w:cs="Arial"/>
          <w:noProof/>
          <w:sz w:val="22"/>
          <w:szCs w:val="22"/>
        </w:rPr>
      </w:pPr>
      <w:ins w:id="226"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227"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228" w:author="Sieler Jr, Michael James" w:date="2022-12-20T11:42:00Z"/>
          <w:rFonts w:ascii="Arial" w:eastAsia="Arial" w:hAnsi="Arial" w:cs="Arial"/>
          <w:noProof/>
          <w:sz w:val="22"/>
          <w:szCs w:val="22"/>
        </w:rPr>
      </w:pPr>
      <w:ins w:id="229"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230" w:author="Sieler Jr, Michael James" w:date="2022-12-20T11:42:00Z"/>
          <w:rFonts w:ascii="Arial" w:eastAsia="Arial" w:hAnsi="Arial" w:cs="Arial"/>
          <w:noProof/>
          <w:sz w:val="22"/>
          <w:szCs w:val="22"/>
        </w:rPr>
      </w:pPr>
      <w:ins w:id="231"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232" w:author="Sieler Jr, Michael James" w:date="2022-12-20T11:42:00Z"/>
          <w:rFonts w:ascii="Arial" w:eastAsia="Arial" w:hAnsi="Arial" w:cs="Arial"/>
          <w:noProof/>
          <w:sz w:val="22"/>
          <w:szCs w:val="22"/>
        </w:rPr>
      </w:pPr>
      <w:ins w:id="233"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234"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235" w:author="Sieler Jr, Michael James" w:date="2022-12-20T11:43:00Z"/>
          <w:rFonts w:ascii="Arial" w:eastAsia="Arial" w:hAnsi="Arial" w:cs="Arial"/>
          <w:noProof/>
          <w:sz w:val="22"/>
          <w:szCs w:val="22"/>
        </w:rPr>
      </w:pPr>
      <w:ins w:id="236"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237"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238" w:author="Sieler Jr, Michael James" w:date="2022-12-20T11:43:00Z"/>
          <w:rFonts w:ascii="Arial" w:eastAsia="Arial" w:hAnsi="Arial" w:cs="Arial"/>
          <w:noProof/>
          <w:sz w:val="22"/>
          <w:szCs w:val="22"/>
        </w:rPr>
      </w:pPr>
      <w:ins w:id="239" w:author="Sieler Jr, Michael James" w:date="2022-12-20T11:43:00Z">
        <w:r w:rsidRPr="007649D7">
          <w:rPr>
            <w:rFonts w:ascii="Arial" w:eastAsia="Arial" w:hAnsi="Arial" w:cs="Arial"/>
            <w:noProof/>
            <w:sz w:val="22"/>
            <w:szCs w:val="22"/>
          </w:rPr>
          <w:t>data:  Var2 by Var1 (p, n)</w:t>
        </w:r>
      </w:ins>
    </w:p>
    <w:p w14:paraId="41215A86" w14:textId="3C9A871A" w:rsidR="007649D7" w:rsidRDefault="007649D7" w:rsidP="007649D7">
      <w:pPr>
        <w:spacing w:line="276" w:lineRule="auto"/>
        <w:rPr>
          <w:ins w:id="240" w:author="Sieler Jr, Michael James" w:date="2023-01-19T08:14:00Z"/>
          <w:rFonts w:ascii="Arial" w:eastAsia="Arial" w:hAnsi="Arial" w:cs="Arial"/>
          <w:noProof/>
          <w:sz w:val="22"/>
          <w:szCs w:val="22"/>
        </w:rPr>
      </w:pPr>
      <w:ins w:id="241" w:author="Sieler Jr, Michael James" w:date="2022-12-20T11:43:00Z">
        <w:r w:rsidRPr="007649D7">
          <w:rPr>
            <w:rFonts w:ascii="Arial" w:eastAsia="Arial" w:hAnsi="Arial" w:cs="Arial"/>
            <w:noProof/>
            <w:sz w:val="22"/>
            <w:szCs w:val="22"/>
          </w:rPr>
          <w:t>chi-squared = 4.0699, df = 2, p-value = 0.1307</w:t>
        </w:r>
      </w:ins>
    </w:p>
    <w:p w14:paraId="0F3DB7A1" w14:textId="3E018D1F" w:rsidR="002113BA" w:rsidRDefault="002113BA" w:rsidP="007649D7">
      <w:pPr>
        <w:spacing w:line="276" w:lineRule="auto"/>
        <w:rPr>
          <w:ins w:id="242" w:author="Sieler Jr, Michael James" w:date="2023-01-19T08:14:00Z"/>
          <w:rFonts w:ascii="Arial" w:eastAsia="Arial" w:hAnsi="Arial" w:cs="Arial"/>
          <w:noProof/>
          <w:sz w:val="22"/>
          <w:szCs w:val="22"/>
        </w:rPr>
      </w:pPr>
    </w:p>
    <w:p w14:paraId="12EFF29F" w14:textId="77777777" w:rsidR="002113BA" w:rsidRDefault="002113BA" w:rsidP="002113BA">
      <w:pPr>
        <w:spacing w:line="360" w:lineRule="auto"/>
        <w:rPr>
          <w:ins w:id="243" w:author="Sieler Jr, Michael James" w:date="2023-01-19T08:14:00Z"/>
          <w:rFonts w:ascii="Arial" w:hAnsi="Arial" w:cs="Arial"/>
          <w:sz w:val="22"/>
          <w:szCs w:val="22"/>
        </w:rPr>
      </w:pPr>
      <w:ins w:id="244" w:author="Sieler Jr, Michael James" w:date="2023-01-19T08:14:00Z">
        <w:r>
          <w:rPr>
            <w:rFonts w:ascii="Arial" w:eastAsia="Arial" w:hAnsi="Arial" w:cs="Arial"/>
            <w:noProof/>
            <w:sz w:val="22"/>
            <w:szCs w:val="22"/>
          </w:rPr>
          <w:t>3.5.1.4)</w:t>
        </w:r>
        <w:r>
          <w:rPr>
            <w:rFonts w:ascii="Arial" w:eastAsia="Arial" w:hAnsi="Arial" w:cs="Arial"/>
            <w:noProof/>
            <w:sz w:val="22"/>
            <w:szCs w:val="22"/>
          </w:rPr>
          <w:br/>
        </w:r>
        <w:r>
          <w:rPr>
            <w:rFonts w:ascii="Arial" w:eastAsia="Arial" w:hAnsi="Arial" w:cs="Arial"/>
            <w:noProof/>
            <w:sz w:val="22"/>
            <w:szCs w:val="22"/>
          </w:rPr>
          <w:br/>
        </w:r>
        <w:commentRangeStart w:id="245"/>
        <w:commentRangeStart w:id="246"/>
        <w:r>
          <w:rPr>
            <w:rFonts w:ascii="Arial" w:hAnsi="Arial" w:cs="Arial"/>
            <w:sz w:val="22"/>
            <w:szCs w:val="22"/>
          </w:rPr>
          <w:tab/>
        </w:r>
        <w:r w:rsidRPr="00812A09">
          <w:rPr>
            <w:rFonts w:ascii="Arial" w:hAnsi="Arial" w:cs="Arial"/>
            <w:sz w:val="22"/>
            <w:szCs w:val="22"/>
            <w:highlight w:val="yellow"/>
            <w:rPrChange w:id="247" w:author="Kent, Michael" w:date="2022-12-23T10:00:00Z">
              <w:rPr>
                <w:rFonts w:ascii="Arial" w:hAnsi="Arial" w:cs="Arial"/>
                <w:sz w:val="22"/>
                <w:szCs w:val="22"/>
              </w:rPr>
            </w:rPrChange>
          </w:rPr>
          <w:t>Lumen mycobacteri</w:t>
        </w:r>
        <w:r>
          <w:rPr>
            <w:rFonts w:ascii="Arial" w:hAnsi="Arial" w:cs="Arial"/>
            <w:sz w:val="22"/>
            <w:szCs w:val="22"/>
          </w:rPr>
          <w:t xml:space="preserve">:  17 exposed and 7 control fish examined by histology exhibited colonization of the intestinal lumen by acid fast bacteria.  This phenomenon was reported by Peterson et al. (2013) and we frequently see this in diagnostic cases in the absence of extra-intestinal infections.  Microbiome analysis also revealed </w:t>
        </w:r>
        <w:r w:rsidRPr="00F75CA5">
          <w:rPr>
            <w:rFonts w:ascii="Arial" w:hAnsi="Arial" w:cs="Arial"/>
            <w:i/>
            <w:sz w:val="22"/>
            <w:szCs w:val="22"/>
            <w:rPrChange w:id="248" w:author="Kent, Michael" w:date="2022-12-23T10:05:00Z">
              <w:rPr>
                <w:rFonts w:ascii="Arial" w:hAnsi="Arial" w:cs="Arial"/>
                <w:sz w:val="22"/>
                <w:szCs w:val="22"/>
              </w:rPr>
            </w:rPrChange>
          </w:rPr>
          <w:t>Mycobacterium</w:t>
        </w:r>
        <w:r>
          <w:rPr>
            <w:rFonts w:ascii="Arial" w:hAnsi="Arial" w:cs="Arial"/>
            <w:sz w:val="22"/>
            <w:szCs w:val="22"/>
          </w:rPr>
          <w:t xml:space="preserve"> genus in unexposed fish, and hence it is possible that these represent natural colonization of the intestine by </w:t>
        </w:r>
        <w:r w:rsidRPr="00812A09">
          <w:rPr>
            <w:rFonts w:ascii="Arial" w:hAnsi="Arial" w:cs="Arial"/>
            <w:i/>
            <w:sz w:val="22"/>
            <w:szCs w:val="22"/>
            <w:rPrChange w:id="249" w:author="Kent, Michael" w:date="2022-12-23T10:04:00Z">
              <w:rPr>
                <w:rFonts w:ascii="Arial" w:hAnsi="Arial" w:cs="Arial"/>
                <w:sz w:val="22"/>
                <w:szCs w:val="22"/>
              </w:rPr>
            </w:rPrChange>
          </w:rPr>
          <w:t>M. chelonae</w:t>
        </w:r>
        <w:r>
          <w:rPr>
            <w:rFonts w:ascii="Arial" w:hAnsi="Arial" w:cs="Arial"/>
            <w:sz w:val="22"/>
            <w:szCs w:val="22"/>
          </w:rPr>
          <w:t xml:space="preserve">, which is common in zebrafish water (Whipps et al. 2008), or another environmental </w:t>
        </w:r>
        <w:r w:rsidRPr="00812A09">
          <w:rPr>
            <w:rFonts w:ascii="Arial" w:hAnsi="Arial" w:cs="Arial"/>
            <w:i/>
            <w:sz w:val="22"/>
            <w:szCs w:val="22"/>
            <w:rPrChange w:id="250" w:author="Kent, Michael" w:date="2022-12-23T10:03:00Z">
              <w:rPr>
                <w:rFonts w:ascii="Arial" w:hAnsi="Arial" w:cs="Arial"/>
                <w:sz w:val="22"/>
                <w:szCs w:val="22"/>
              </w:rPr>
            </w:rPrChange>
          </w:rPr>
          <w:t>Mycobacterium</w:t>
        </w:r>
        <w:r>
          <w:rPr>
            <w:rFonts w:ascii="Arial" w:hAnsi="Arial" w:cs="Arial"/>
            <w:sz w:val="22"/>
            <w:szCs w:val="22"/>
          </w:rPr>
          <w:t xml:space="preserve"> species.</w:t>
        </w:r>
        <w:commentRangeEnd w:id="245"/>
        <w:r>
          <w:rPr>
            <w:rStyle w:val="CommentReference"/>
          </w:rPr>
          <w:commentReference w:id="245"/>
        </w:r>
        <w:commentRangeEnd w:id="246"/>
        <w:r>
          <w:rPr>
            <w:rStyle w:val="CommentReference"/>
          </w:rPr>
          <w:commentReference w:id="246"/>
        </w:r>
      </w:ins>
    </w:p>
    <w:p w14:paraId="5C8FAA16" w14:textId="1A3B804D" w:rsidR="002113BA" w:rsidRDefault="002113BA" w:rsidP="007649D7">
      <w:pPr>
        <w:spacing w:line="276" w:lineRule="auto"/>
        <w:rPr>
          <w:ins w:id="251" w:author="Sieler Jr, Michael James" w:date="2022-12-20T11:42:00Z"/>
          <w:rFonts w:ascii="Arial" w:eastAsia="Arial" w:hAnsi="Arial" w:cs="Arial"/>
          <w:noProof/>
          <w:sz w:val="22"/>
          <w:szCs w:val="22"/>
        </w:rPr>
      </w:pPr>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6">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8">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5782AC2D"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ins w:id="252" w:author="Sieler Jr, Michael James" w:date="2023-01-11T16:22:00Z">
        <w:r w:rsidR="00801AAC">
          <w:rPr>
            <w:rFonts w:ascii="Arial" w:eastAsia="Arial" w:hAnsi="Arial" w:cs="Arial"/>
            <w:sz w:val="22"/>
            <w:szCs w:val="22"/>
          </w:rPr>
          <w:t xml:space="preserve"> Proximate and elemental analysis</w:t>
        </w:r>
      </w:ins>
    </w:p>
    <w:p w14:paraId="61E02FD8" w14:textId="1F34810A" w:rsidR="0D013BC9" w:rsidRPr="00B04596" w:rsidRDefault="00801AAC" w:rsidP="00B04596">
      <w:pPr>
        <w:spacing w:line="276" w:lineRule="auto"/>
        <w:rPr>
          <w:rFonts w:ascii="Arial" w:eastAsia="Arial" w:hAnsi="Arial" w:cs="Arial"/>
          <w:sz w:val="22"/>
          <w:szCs w:val="22"/>
        </w:rPr>
      </w:pPr>
      <w:ins w:id="253" w:author="Sieler Jr, Michael James" w:date="2023-01-11T16:22:00Z">
        <w:r w:rsidRPr="00801AAC">
          <w:rPr>
            <w:rFonts w:ascii="Arial" w:eastAsia="Arial" w:hAnsi="Arial" w:cs="Arial"/>
            <w:noProof/>
            <w:sz w:val="22"/>
            <w:szCs w:val="22"/>
          </w:rPr>
          <w:drawing>
            <wp:inline distT="0" distB="0" distL="0" distR="0" wp14:anchorId="518A8E04" wp14:editId="4B7722EB">
              <wp:extent cx="4762500" cy="471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762500" cy="4711700"/>
                      </a:xfrm>
                      <a:prstGeom prst="rect">
                        <a:avLst/>
                      </a:prstGeom>
                    </pic:spPr>
                  </pic:pic>
                </a:graphicData>
              </a:graphic>
            </wp:inline>
          </w:drawing>
        </w:r>
      </w:ins>
    </w:p>
    <w:sectPr w:rsidR="0D013BC9" w:rsidRPr="00B04596"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rpton, Thomas" w:date="2022-09-28T14:40:00Z" w:initials="ST">
    <w:p w14:paraId="1A3AED03" w14:textId="7A8DFEC9" w:rsidR="00821848" w:rsidRDefault="00821848">
      <w:pPr>
        <w:pStyle w:val="CommentText"/>
      </w:pPr>
      <w:r>
        <w:rPr>
          <w:rStyle w:val="CommentReference"/>
        </w:rPr>
        <w:annotationRef/>
      </w:r>
      <w:r>
        <w:t>Arial 11 is standard point. FYI.</w:t>
      </w:r>
    </w:p>
  </w:comment>
  <w:comment w:id="3" w:author="Sieler Jr, Michael James" w:date="2022-12-20T09:03:00Z" w:initials="SJMJ">
    <w:p w14:paraId="34B33C34" w14:textId="77777777" w:rsidR="00821848" w:rsidRDefault="00821848" w:rsidP="00821848">
      <w:r>
        <w:rPr>
          <w:rStyle w:val="CommentReference"/>
        </w:rPr>
        <w:annotationRef/>
      </w:r>
      <w:r>
        <w:rPr>
          <w:sz w:val="20"/>
          <w:szCs w:val="20"/>
        </w:rPr>
        <w:t>Changed this sentence to be more accurate since we didn't rear 60 fish, we actually reared 90 fish, but we only analyzed 60 gut microbiomes</w:t>
      </w:r>
    </w:p>
  </w:comment>
  <w:comment w:id="6" w:author="Sieler Jr, Michael James" w:date="2022-11-30T12:54:00Z" w:initials="SJMJ">
    <w:p w14:paraId="65727363" w14:textId="49075F56" w:rsidR="00821848" w:rsidRDefault="00821848" w:rsidP="00D25EBF">
      <w:r>
        <w:rPr>
          <w:rStyle w:val="CommentReference"/>
        </w:rPr>
        <w:annotationRef/>
      </w:r>
      <w:r>
        <w:rPr>
          <w:sz w:val="20"/>
          <w:szCs w:val="20"/>
        </w:rPr>
        <w:t>Add citation</w:t>
      </w:r>
    </w:p>
  </w:comment>
  <w:comment w:id="7" w:author="Sieler Jr, Michael James" w:date="2023-01-11T16:33:00Z" w:initials="SJMJ">
    <w:p w14:paraId="196661D3" w14:textId="77777777" w:rsidR="00B05322" w:rsidRDefault="00B05322" w:rsidP="00162913">
      <w:r>
        <w:rPr>
          <w:rStyle w:val="CommentReference"/>
        </w:rPr>
        <w:annotationRef/>
      </w:r>
      <w:r>
        <w:rPr>
          <w:sz w:val="20"/>
          <w:szCs w:val="20"/>
        </w:rPr>
        <w:t>Colleen’s feedback</w:t>
      </w:r>
    </w:p>
  </w:comment>
  <w:comment w:id="16" w:author="Sieler Jr, Michael James" w:date="2023-01-11T16:33:00Z" w:initials="SJMJ">
    <w:p w14:paraId="5C47F53E" w14:textId="77777777" w:rsidR="001E131D" w:rsidRDefault="001E131D" w:rsidP="005C7007">
      <w:r>
        <w:rPr>
          <w:rStyle w:val="CommentReference"/>
        </w:rPr>
        <w:annotationRef/>
      </w:r>
      <w:r>
        <w:rPr>
          <w:sz w:val="20"/>
          <w:szCs w:val="20"/>
        </w:rPr>
        <w:t>Colleen’s feedback</w:t>
      </w:r>
    </w:p>
  </w:comment>
  <w:comment w:id="17" w:author="Sieler Jr, Michael James" w:date="2023-01-11T16:33:00Z" w:initials="SJMJ">
    <w:p w14:paraId="5491188F" w14:textId="3923CDE2" w:rsidR="00B05322" w:rsidRDefault="00B05322" w:rsidP="00F85312">
      <w:r>
        <w:rPr>
          <w:rStyle w:val="CommentReference"/>
        </w:rPr>
        <w:annotationRef/>
      </w:r>
      <w:r>
        <w:rPr>
          <w:sz w:val="20"/>
          <w:szCs w:val="20"/>
        </w:rPr>
        <w:t>Colleen’s feedback</w:t>
      </w:r>
    </w:p>
  </w:comment>
  <w:comment w:id="22" w:author="Kent, Michael" w:date="2022-12-06T15:51:00Z" w:initials="KM">
    <w:p w14:paraId="13817F1E" w14:textId="764E0AB4" w:rsidR="00821848" w:rsidRDefault="00821848">
      <w:pPr>
        <w:pStyle w:val="CommentText"/>
      </w:pPr>
      <w:r>
        <w:rPr>
          <w:rStyle w:val="CommentReference"/>
        </w:rPr>
        <w:annotationRef/>
      </w:r>
      <w:r>
        <w:t>I believe Zoltan and more information on the Gemma and Ziegler diet make.</w:t>
      </w:r>
    </w:p>
  </w:comment>
  <w:comment w:id="23" w:author="Sieler Jr, Michael James" w:date="2022-12-20T09:04:00Z" w:initials="SJMJ">
    <w:p w14:paraId="0689E3FC" w14:textId="77777777" w:rsidR="00821848" w:rsidRDefault="00821848" w:rsidP="00821848">
      <w:r>
        <w:rPr>
          <w:rStyle w:val="CommentReference"/>
        </w:rPr>
        <w:annotationRef/>
      </w:r>
      <w:r>
        <w:rPr>
          <w:sz w:val="20"/>
          <w:szCs w:val="20"/>
        </w:rPr>
        <w:t>I’ve included all the information Zoltan has provided us in the past. You can find this in supplementary section 4. If there is additional information needed for the paper can you ask Zoltan?</w:t>
      </w:r>
    </w:p>
  </w:comment>
  <w:comment w:id="24" w:author="Thomas Sharpton" w:date="2022-11-08T06:53:00Z" w:initials="TS">
    <w:p w14:paraId="186FCBF2" w14:textId="44DF313F" w:rsidR="00821848" w:rsidRDefault="00821848">
      <w:pPr>
        <w:pStyle w:val="CommentText"/>
      </w:pPr>
      <w:r>
        <w:t>Can you point to a table?</w:t>
      </w:r>
      <w:r>
        <w:rPr>
          <w:rStyle w:val="CommentReference"/>
        </w:rPr>
        <w:annotationRef/>
      </w:r>
    </w:p>
  </w:comment>
  <w:comment w:id="25" w:author="Michael James Sieler Jr" w:date="2022-11-29T18:30:00Z" w:initials="MJ">
    <w:p w14:paraId="365CD2BB" w14:textId="7C54735E" w:rsidR="00821848" w:rsidRDefault="0082184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821848" w:rsidRDefault="00821848">
      <w:pPr>
        <w:pStyle w:val="CommentText"/>
      </w:pPr>
    </w:p>
    <w:p w14:paraId="5BB3ABE6" w14:textId="7F8C5BDC" w:rsidR="00821848" w:rsidRDefault="00821848">
      <w:pPr>
        <w:pStyle w:val="CommentText"/>
      </w:pPr>
      <w:r>
        <w:t>Should I include the table I made, and include as much information as I can, noting where information is missing?</w:t>
      </w:r>
    </w:p>
  </w:comment>
  <w:comment w:id="26" w:author="Michael James Sieler Jr" w:date="2022-11-30T12:44:00Z" w:initials="MJ">
    <w:p w14:paraId="348BF5BA" w14:textId="646C1E18" w:rsidR="00821848" w:rsidRDefault="00821848">
      <w:pPr>
        <w:pStyle w:val="CommentText"/>
      </w:pPr>
      <w:r>
        <w:t>See Supplementary section 4 for some tables and further information about diets</w:t>
      </w:r>
      <w:r>
        <w:rPr>
          <w:rStyle w:val="CommentReference"/>
        </w:rPr>
        <w:annotationRef/>
      </w:r>
    </w:p>
  </w:comment>
  <w:comment w:id="27" w:author="Michael James Sieler Jr" w:date="2022-11-25T11:26:00Z" w:initials="SJMJ">
    <w:p w14:paraId="00E4A4A5" w14:textId="77777777" w:rsidR="00821848" w:rsidRDefault="00821848" w:rsidP="00D25EBF">
      <w:r>
        <w:rPr>
          <w:rStyle w:val="CommentReference"/>
        </w:rPr>
        <w:annotationRef/>
      </w:r>
      <w:r>
        <w:rPr>
          <w:sz w:val="20"/>
          <w:szCs w:val="20"/>
        </w:rPr>
        <w:t>…across fish diet and development.</w:t>
      </w:r>
      <w:r>
        <w:rPr>
          <w:rStyle w:val="CommentReference"/>
        </w:rPr>
        <w:annotationRef/>
      </w:r>
    </w:p>
  </w:comment>
  <w:comment w:id="28" w:author="Kent, Michael" w:date="2022-12-21T10:33:00Z" w:initials="KM">
    <w:p w14:paraId="6E99699D" w14:textId="0904CBAB" w:rsidR="00821848" w:rsidRDefault="00821848">
      <w:pPr>
        <w:pStyle w:val="CommentText"/>
      </w:pPr>
      <w:r>
        <w:rPr>
          <w:rStyle w:val="CommentReference"/>
        </w:rPr>
        <w:annotationRef/>
      </w:r>
      <w:r>
        <w:t>Mike will look up AF+ lumen references – one is Peterson et al. (2013) and I can also state, if needed, that I frequently see AF+ bacteria in the intestines of fish by histology in our ZIRC diagnostic service in without infections in other locations in the fish</w:t>
      </w:r>
    </w:p>
  </w:comment>
  <w:comment w:id="30" w:author="Thomas Sharpton" w:date="2022-11-15T11:37:00Z" w:initials="TS">
    <w:p w14:paraId="75DAEB98" w14:textId="7079A6AC" w:rsidR="00821848" w:rsidRDefault="00821848">
      <w:pPr>
        <w:pStyle w:val="CommentText"/>
      </w:pPr>
      <w:r>
        <w:t>In general or in 3mpf fish?</w:t>
      </w:r>
      <w:r>
        <w:rPr>
          <w:rStyle w:val="CommentReference"/>
        </w:rPr>
        <w:annotationRef/>
      </w:r>
      <w:r>
        <w:rPr>
          <w:rStyle w:val="CommentReference"/>
        </w:rPr>
        <w:annotationRef/>
      </w:r>
    </w:p>
  </w:comment>
  <w:comment w:id="31" w:author="Thomas Sharpton" w:date="2022-11-15T11:27:00Z" w:initials="TS">
    <w:p w14:paraId="07E33CB9" w14:textId="07A94007" w:rsidR="00821848" w:rsidRDefault="00821848">
      <w:pPr>
        <w:pStyle w:val="CommentText"/>
      </w:pPr>
      <w:r>
        <w:t>You need to be clear about what group of fish you are referring to.</w:t>
      </w:r>
      <w:r>
        <w:rPr>
          <w:rStyle w:val="CommentReference"/>
        </w:rPr>
        <w:annotationRef/>
      </w:r>
      <w:r>
        <w:rPr>
          <w:rStyle w:val="CommentReference"/>
        </w:rPr>
        <w:annotationRef/>
      </w:r>
    </w:p>
  </w:comment>
  <w:comment w:id="32" w:author="Sieler Jr, Michael James" w:date="2022-08-31T17:02:00Z" w:initials="SJMJ">
    <w:p w14:paraId="4B6344EB" w14:textId="205C111E" w:rsidR="00821848" w:rsidRDefault="00821848"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33" w:author="Sharpton, Thomas" w:date="2022-09-28T14:51:00Z" w:initials="ST">
    <w:p w14:paraId="79AEAB0C" w14:textId="4667ED2E" w:rsidR="00821848" w:rsidRDefault="00821848">
      <w:pPr>
        <w:pStyle w:val="CommentText"/>
      </w:pPr>
      <w:r>
        <w:rPr>
          <w:rStyle w:val="CommentReference"/>
        </w:rPr>
        <w:annotationRef/>
      </w:r>
      <w:r>
        <w:t>This is OK, just be prepared to discuss in review.</w:t>
      </w:r>
    </w:p>
  </w:comment>
  <w:comment w:id="34" w:author="Thomas Sharpton" w:date="2022-11-15T10:26:00Z" w:initials="TS">
    <w:p w14:paraId="4CB9D915" w14:textId="0BD16636" w:rsidR="00821848" w:rsidRDefault="00821848" w:rsidP="315B2B79">
      <w:pPr>
        <w:pStyle w:val="CommentText"/>
      </w:pPr>
      <w:r>
        <w:t>What happened up to 1 mpf?</w:t>
      </w:r>
      <w:r>
        <w:rPr>
          <w:rStyle w:val="CommentReference"/>
        </w:rPr>
        <w:annotationRef/>
      </w:r>
      <w:r>
        <w:rPr>
          <w:rStyle w:val="CommentReference"/>
        </w:rPr>
        <w:annotationRef/>
      </w:r>
    </w:p>
  </w:comment>
  <w:comment w:id="35" w:author="Sharpton, Thomas" w:date="2022-09-28T14:56:00Z" w:initials="ST">
    <w:p w14:paraId="0B8059FD" w14:textId="77777777" w:rsidR="00821848" w:rsidRDefault="0082184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36" w:author="Sieler Jr, Michael James" w:date="2022-09-29T09:03:00Z" w:initials="SJMJ">
    <w:p w14:paraId="5608EAE4" w14:textId="77777777" w:rsidR="00821848" w:rsidRDefault="00821848" w:rsidP="009F7EC7">
      <w:r>
        <w:rPr>
          <w:rStyle w:val="CommentReference"/>
        </w:rPr>
        <w:annotationRef/>
      </w:r>
      <w:r>
        <w:rPr>
          <w:sz w:val="20"/>
          <w:szCs w:val="20"/>
        </w:rPr>
        <w:t>Got it.</w:t>
      </w:r>
      <w:r>
        <w:rPr>
          <w:rStyle w:val="CommentReference"/>
        </w:rPr>
        <w:annotationRef/>
      </w:r>
    </w:p>
  </w:comment>
  <w:comment w:id="37" w:author="Sharpton, Thomas" w:date="2022-09-28T15:07:00Z" w:initials="ST">
    <w:p w14:paraId="2F281E92" w14:textId="77777777" w:rsidR="00821848" w:rsidRDefault="00821848">
      <w:pPr>
        <w:pStyle w:val="CommentText"/>
      </w:pPr>
      <w:r>
        <w:rPr>
          <w:rStyle w:val="CommentReference"/>
        </w:rPr>
        <w:annotationRef/>
      </w:r>
      <w:r>
        <w:t>Spending a lot of time here on these results. What are you learning through these comparisons that advances the story?</w:t>
      </w:r>
    </w:p>
  </w:comment>
  <w:comment w:id="38" w:author="Sieler Jr, Michael James" w:date="2022-11-03T12:36:00Z" w:initials="SJMJ">
    <w:p w14:paraId="2AE0C746" w14:textId="77777777" w:rsidR="00821848" w:rsidRDefault="0082184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39" w:author="Thomas Sharpton" w:date="2022-11-15T11:53:00Z" w:initials="TS">
    <w:p w14:paraId="060D6E5A" w14:textId="7A6A477E" w:rsidR="00821848" w:rsidRDefault="00821848">
      <w:pPr>
        <w:pStyle w:val="CommentText"/>
      </w:pPr>
      <w:r>
        <w:t>What about microbiome by BCS? Didn't you do that too? Should report that result.</w:t>
      </w:r>
      <w:r>
        <w:rPr>
          <w:rStyle w:val="CommentReference"/>
        </w:rPr>
        <w:annotationRef/>
      </w:r>
    </w:p>
  </w:comment>
  <w:comment w:id="40" w:author="Michael James Sieler Jr" w:date="2022-11-30T08:50:00Z" w:initials="MJ">
    <w:p w14:paraId="5F122B72" w14:textId="2EACC5CF" w:rsidR="00821848" w:rsidRDefault="0082184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821848" w:rsidRDefault="00821848">
      <w:pPr>
        <w:pStyle w:val="CommentText"/>
      </w:pPr>
    </w:p>
    <w:p w14:paraId="3AA35995" w14:textId="70EEB002" w:rsidR="00821848" w:rsidRDefault="00821848">
      <w:pPr>
        <w:pStyle w:val="CommentText"/>
      </w:pPr>
      <w:r>
        <w:t xml:space="preserve">Do you think its worth including here too. I don't think there's much of a story at 4mo, tbh. </w:t>
      </w:r>
    </w:p>
  </w:comment>
  <w:comment w:id="46" w:author="Thomas Sharpton" w:date="2022-11-15T12:05:00Z" w:initials="TS">
    <w:p w14:paraId="2EA4645F" w14:textId="59556CB9" w:rsidR="00821848" w:rsidRDefault="00821848">
      <w:pPr>
        <w:pStyle w:val="CommentText"/>
      </w:pPr>
      <w:r>
        <w:t>can you restate for clarity? I'm not sure what you mean by this.</w:t>
      </w:r>
      <w:r>
        <w:rPr>
          <w:rStyle w:val="CommentReference"/>
        </w:rPr>
        <w:annotationRef/>
      </w:r>
      <w:r>
        <w:rPr>
          <w:rStyle w:val="CommentReference"/>
        </w:rPr>
        <w:annotationRef/>
      </w:r>
    </w:p>
  </w:comment>
  <w:comment w:id="47" w:author="Thomas Sharpton" w:date="2022-11-15T12:03:00Z" w:initials="TS">
    <w:p w14:paraId="60D8F3D1" w14:textId="34050637" w:rsidR="00821848" w:rsidRDefault="00821848">
      <w:pPr>
        <w:pStyle w:val="CommentText"/>
      </w:pPr>
      <w:r>
        <w:t>be explicit</w:t>
      </w:r>
      <w:r>
        <w:rPr>
          <w:rStyle w:val="CommentReference"/>
        </w:rPr>
        <w:annotationRef/>
      </w:r>
      <w:r>
        <w:rPr>
          <w:rStyle w:val="CommentReference"/>
        </w:rPr>
        <w:annotationRef/>
      </w:r>
    </w:p>
  </w:comment>
  <w:comment w:id="48" w:author="Thomas Sharpton" w:date="2022-11-15T12:01:00Z" w:initials="TS">
    <w:p w14:paraId="2732AD3B" w14:textId="2B2E0771" w:rsidR="00821848" w:rsidRDefault="00821848">
      <w:pPr>
        <w:pStyle w:val="CommentText"/>
      </w:pPr>
      <w:r>
        <w:t>dispersion?</w:t>
      </w:r>
      <w:r>
        <w:rPr>
          <w:rStyle w:val="CommentReference"/>
        </w:rPr>
        <w:annotationRef/>
      </w:r>
      <w:r>
        <w:rPr>
          <w:rStyle w:val="CommentReference"/>
        </w:rPr>
        <w:annotationRef/>
      </w:r>
    </w:p>
  </w:comment>
  <w:comment w:id="49" w:author="Thomas Sharpton" w:date="2022-09-29T05:45:00Z" w:initials="TS">
    <w:p w14:paraId="374C11D4" w14:textId="77777777" w:rsidR="00821848" w:rsidRDefault="00821848">
      <w:pPr>
        <w:pStyle w:val="CommentText"/>
      </w:pPr>
      <w:r>
        <w:t>This is awkward.</w:t>
      </w:r>
      <w:r>
        <w:rPr>
          <w:rStyle w:val="CommentReference"/>
        </w:rPr>
        <w:annotationRef/>
      </w:r>
    </w:p>
  </w:comment>
  <w:comment w:id="50" w:author="Thomas Sharpton" w:date="2022-09-29T05:49:00Z" w:initials="TS">
    <w:p w14:paraId="7C54BE5D" w14:textId="77777777" w:rsidR="00821848" w:rsidRDefault="00821848">
      <w:pPr>
        <w:pStyle w:val="CommentText"/>
      </w:pPr>
      <w:r>
        <w:t>It's important to use all of the words necessary to ensure accurate grammar. Else you will be accused of being a lazy writer.</w:t>
      </w:r>
      <w:r>
        <w:rPr>
          <w:rStyle w:val="CommentReference"/>
        </w:rPr>
        <w:annotationRef/>
      </w:r>
    </w:p>
  </w:comment>
  <w:comment w:id="51" w:author="Thomas Sharpton" w:date="2022-11-15T12:18:00Z" w:initials="TS">
    <w:p w14:paraId="216D2996" w14:textId="0EAAF5ED" w:rsidR="00821848" w:rsidRDefault="00821848">
      <w:pPr>
        <w:pStyle w:val="CommentText"/>
      </w:pPr>
      <w:r>
        <w:t>What does this mean?</w:t>
      </w:r>
      <w:r>
        <w:rPr>
          <w:rStyle w:val="CommentReference"/>
        </w:rPr>
        <w:annotationRef/>
      </w:r>
      <w:r>
        <w:rPr>
          <w:rStyle w:val="CommentReference"/>
        </w:rPr>
        <w:annotationRef/>
      </w:r>
      <w:r>
        <w:rPr>
          <w:rStyle w:val="CommentReference"/>
        </w:rPr>
        <w:annotationRef/>
      </w:r>
    </w:p>
  </w:comment>
  <w:comment w:id="52" w:author="Thomas Sharpton" w:date="2022-11-15T12:34:00Z" w:initials="TS">
    <w:p w14:paraId="42C4EA10" w14:textId="55E9DCF0" w:rsidR="00821848" w:rsidRDefault="00821848">
      <w:pPr>
        <w:pStyle w:val="CommentText"/>
      </w:pPr>
      <w:r>
        <w:t>awkward</w:t>
      </w:r>
      <w:r>
        <w:rPr>
          <w:rStyle w:val="CommentReference"/>
        </w:rPr>
        <w:annotationRef/>
      </w:r>
      <w:r>
        <w:rPr>
          <w:rStyle w:val="CommentReference"/>
        </w:rPr>
        <w:annotationRef/>
      </w:r>
      <w:r>
        <w:rPr>
          <w:rStyle w:val="CommentReference"/>
        </w:rPr>
        <w:annotationRef/>
      </w:r>
    </w:p>
  </w:comment>
  <w:comment w:id="53" w:author="Thomas Sharpton" w:date="2022-11-15T12:35:00Z" w:initials="TS">
    <w:p w14:paraId="3248438F" w14:textId="75717103" w:rsidR="00821848" w:rsidRDefault="0082184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54" w:author="Thomas Sharpton" w:date="2022-11-15T12:18:00Z" w:initials="TS">
    <w:p w14:paraId="164D4A6D" w14:textId="1604401E" w:rsidR="00821848" w:rsidRDefault="00821848">
      <w:pPr>
        <w:pStyle w:val="CommentText"/>
      </w:pPr>
      <w:r>
        <w:t>enriched in what?</w:t>
      </w:r>
      <w:r>
        <w:rPr>
          <w:rStyle w:val="CommentReference"/>
        </w:rPr>
        <w:annotationRef/>
      </w:r>
      <w:r>
        <w:rPr>
          <w:rStyle w:val="CommentReference"/>
        </w:rPr>
        <w:annotationRef/>
      </w:r>
      <w:r>
        <w:rPr>
          <w:rStyle w:val="CommentReference"/>
        </w:rPr>
        <w:annotationRef/>
      </w:r>
    </w:p>
  </w:comment>
  <w:comment w:id="55" w:author="Thomas Sharpton" w:date="2022-11-15T12:35:00Z" w:initials="TS">
    <w:p w14:paraId="4D6ECFCF" w14:textId="6B30F8A2" w:rsidR="00821848" w:rsidRDefault="0082184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56" w:author="Thomas Sharpton" w:date="2022-11-15T12:36:00Z" w:initials="TS">
    <w:p w14:paraId="4C846E35" w14:textId="4BE53F64" w:rsidR="00821848" w:rsidRDefault="0082184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57" w:author="Thomas Sharpton" w:date="2022-11-15T12:39:00Z" w:initials="TS">
    <w:p w14:paraId="3A196A16" w14:textId="0E3B29BF" w:rsidR="00821848" w:rsidRDefault="0082184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58" w:author="Thomas Sharpton" w:date="2022-11-15T12:40:00Z" w:initials="TS">
    <w:p w14:paraId="32D9517F" w14:textId="107D47A9" w:rsidR="00821848" w:rsidRDefault="00821848">
      <w:pPr>
        <w:pStyle w:val="CommentText"/>
      </w:pPr>
      <w:r>
        <w:t>awkward. Maybe associated with?</w:t>
      </w:r>
      <w:r>
        <w:rPr>
          <w:rStyle w:val="CommentReference"/>
        </w:rPr>
        <w:annotationRef/>
      </w:r>
      <w:r>
        <w:rPr>
          <w:rStyle w:val="CommentReference"/>
        </w:rPr>
        <w:annotationRef/>
      </w:r>
    </w:p>
  </w:comment>
  <w:comment w:id="59" w:author="Thomas Sharpton" w:date="2022-09-29T05:58:00Z" w:initials="TS">
    <w:p w14:paraId="38BEF4FB" w14:textId="69EBE4EA" w:rsidR="00821848" w:rsidRDefault="0082184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60" w:author="Kent, Michael" w:date="2022-12-06T20:23:00Z" w:initials="KM">
    <w:p w14:paraId="0ADCDE7C" w14:textId="7D5C8EDB" w:rsidR="00821848" w:rsidRDefault="00821848">
      <w:pPr>
        <w:pStyle w:val="CommentText"/>
      </w:pPr>
      <w:r>
        <w:rPr>
          <w:rStyle w:val="CommentReference"/>
        </w:rPr>
        <w:annotationRef/>
      </w:r>
      <w:r>
        <w:t>Michael and Tom, Shouldn’t we include the actual P values?</w:t>
      </w:r>
    </w:p>
  </w:comment>
  <w:comment w:id="61" w:author="Thomas Sharpton" w:date="2022-11-15T12:43:00Z" w:initials="TS">
    <w:p w14:paraId="45E5EF45" w14:textId="17CC5ACB" w:rsidR="00821848" w:rsidRDefault="00821848">
      <w:pPr>
        <w:pStyle w:val="CommentText"/>
      </w:pPr>
      <w:r>
        <w:t>Is this accurate? or is it just saying that the differences in body condition score across diets are not impacted by time?</w:t>
      </w:r>
      <w:r>
        <w:rPr>
          <w:rStyle w:val="CommentReference"/>
        </w:rPr>
        <w:annotationRef/>
      </w:r>
    </w:p>
  </w:comment>
  <w:comment w:id="62" w:author="Thomas Sharpton" w:date="2022-11-15T12:44:00Z" w:initials="TS">
    <w:p w14:paraId="4836F959" w14:textId="629BCD90" w:rsidR="00821848" w:rsidRDefault="00821848">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67" w:author="Sharpton, Thomas" w:date="2022-12-05T13:18:00Z" w:initials="ST">
    <w:p w14:paraId="6616E131" w14:textId="5E1C1FDC" w:rsidR="00821848" w:rsidRDefault="00821848">
      <w:pPr>
        <w:pStyle w:val="CommentText"/>
      </w:pPr>
      <w:r>
        <w:rPr>
          <w:rStyle w:val="CommentReference"/>
        </w:rPr>
        <w:annotationRef/>
      </w:r>
      <w:r>
        <w:t>I’m not sure it’s worth including this, as it’s very hard to interpret given that we don’t know if it’s M. chelonae or not that we are observing here.</w:t>
      </w:r>
    </w:p>
  </w:comment>
  <w:comment w:id="69" w:author="Kent, Michael" w:date="2022-12-23T09:41:00Z" w:initials="KM">
    <w:p w14:paraId="19CBBD9B" w14:textId="3835B030" w:rsidR="00882681" w:rsidRDefault="00882681">
      <w:pPr>
        <w:pStyle w:val="CommentText"/>
      </w:pPr>
      <w:r>
        <w:rPr>
          <w:rStyle w:val="CommentReference"/>
        </w:rPr>
        <w:annotationRef/>
      </w:r>
    </w:p>
  </w:comment>
  <w:comment w:id="70" w:author="Sieler Jr, Michael James" w:date="2022-12-23T14:54:00Z" w:initials="SJMJ">
    <w:p w14:paraId="16488A25" w14:textId="77777777" w:rsidR="00A026BF" w:rsidRDefault="00A026BF" w:rsidP="00FE3064">
      <w:r>
        <w:rPr>
          <w:rStyle w:val="CommentReference"/>
        </w:rPr>
        <w:annotationRef/>
      </w:r>
      <w:r>
        <w:rPr>
          <w:sz w:val="20"/>
          <w:szCs w:val="20"/>
        </w:rPr>
        <w:t>Kent, M.L., Sanders, J.L., Spagnoli, S., Al-Samarrie, C.E. Murray, K.M. 2020.  Review of diseases and health management in zebrafish Danio rerio (Hamilton 1822) in research facilities. J. Fish Dis 43:637-650.doi: 10.1111/jfd.13165.</w:t>
      </w:r>
    </w:p>
    <w:p w14:paraId="1EFDCCB1" w14:textId="77777777" w:rsidR="00A026BF" w:rsidRDefault="00A026BF" w:rsidP="00FE3064"/>
  </w:comment>
  <w:comment w:id="75" w:author="Sieler Jr, Michael James" w:date="2023-01-11T16:35:00Z" w:initials="SJMJ">
    <w:p w14:paraId="18D367B7" w14:textId="77777777" w:rsidR="002B16BA" w:rsidRDefault="002B16BA" w:rsidP="00C428A6">
      <w:r>
        <w:rPr>
          <w:rStyle w:val="CommentReference"/>
        </w:rPr>
        <w:annotationRef/>
      </w:r>
      <w:r>
        <w:rPr>
          <w:sz w:val="20"/>
          <w:szCs w:val="20"/>
        </w:rPr>
        <w:t>Colleen feedback</w:t>
      </w:r>
    </w:p>
  </w:comment>
  <w:comment w:id="80" w:author="Michael James Sieler Jr" w:date="2022-11-17T17:14:00Z" w:initials="MJ">
    <w:p w14:paraId="5B2BB37C" w14:textId="5D5EE389" w:rsidR="00821848" w:rsidRDefault="00821848">
      <w:pPr>
        <w:pStyle w:val="CommentText"/>
      </w:pPr>
      <w:r>
        <w:t>Add sentence</w:t>
      </w:r>
      <w:r>
        <w:rPr>
          <w:rStyle w:val="CommentReference"/>
        </w:rPr>
        <w:annotationRef/>
      </w:r>
      <w:r>
        <w:rPr>
          <w:rStyle w:val="CommentReference"/>
        </w:rPr>
        <w:annotationRef/>
      </w:r>
      <w:r>
        <w:rPr>
          <w:rStyle w:val="CommentReference"/>
        </w:rPr>
        <w:annotationRef/>
      </w:r>
    </w:p>
  </w:comment>
  <w:comment w:id="81" w:author="Sieler Jr, Michael James" w:date="2022-12-23T14:57:00Z" w:initials="SJMJ">
    <w:p w14:paraId="2A8CDA6B" w14:textId="77777777" w:rsidR="00A026BF" w:rsidRDefault="00A026BF" w:rsidP="003C0425">
      <w:r>
        <w:rPr>
          <w:rStyle w:val="CommentReference"/>
        </w:rPr>
        <w:annotationRef/>
      </w:r>
      <w:r>
        <w:rPr>
          <w:sz w:val="20"/>
          <w:szCs w:val="20"/>
        </w:rPr>
        <w:t>Mike will send</w:t>
      </w:r>
    </w:p>
  </w:comment>
  <w:comment w:id="82" w:author="Kent, Michael" w:date="2022-12-23T08:03:00Z" w:initials="KM">
    <w:p w14:paraId="57A90D6D" w14:textId="24A03696" w:rsidR="00821848" w:rsidRDefault="00821848">
      <w:pPr>
        <w:pStyle w:val="CommentText"/>
      </w:pPr>
      <w:r>
        <w:rPr>
          <w:rStyle w:val="CommentReference"/>
        </w:rPr>
        <w:annotationRef/>
      </w:r>
      <w:r>
        <w:t>How about I prepare a histologic plate for the supplement. I already have the images. Could include lumen</w:t>
      </w:r>
    </w:p>
  </w:comment>
  <w:comment w:id="83" w:author="Kent, Michael" w:date="2022-12-23T08:11:00Z" w:initials="KM">
    <w:p w14:paraId="018D2E36" w14:textId="685E5025" w:rsidR="00821848" w:rsidRDefault="00821848">
      <w:pPr>
        <w:pStyle w:val="CommentText"/>
      </w:pPr>
      <w:r>
        <w:rPr>
          <w:rStyle w:val="CommentReference"/>
        </w:rPr>
        <w:annotationRef/>
      </w:r>
      <w:r>
        <w:t>I suggest including this, I can show a lumen colonization in the plate.  And we can Discuss the concept of background mycobacteria colonizing the lumen, could be M. chelonae or other myco species.  I have references that M. chelonae is common in fish tanks even without infections.  Goes along with your microbiome findings of the genus Mycobacterium in unexposed fish..</w:t>
      </w:r>
    </w:p>
  </w:comment>
  <w:comment w:id="85" w:author="Thomas Sharpton" w:date="2022-11-16T13:56:00Z" w:initials="TS">
    <w:p w14:paraId="1559DB5F" w14:textId="2AB33352" w:rsidR="00821848" w:rsidRDefault="00821848">
      <w:pPr>
        <w:pStyle w:val="CommentText"/>
      </w:pPr>
      <w:r>
        <w:t>What test?</w:t>
      </w:r>
      <w:r>
        <w:rPr>
          <w:rStyle w:val="CommentReference"/>
        </w:rPr>
        <w:annotationRef/>
      </w:r>
      <w:r>
        <w:rPr>
          <w:rStyle w:val="CommentReference"/>
        </w:rPr>
        <w:annotationRef/>
      </w:r>
    </w:p>
  </w:comment>
  <w:comment w:id="86" w:author="Thomas Sharpton" w:date="2022-09-29T06:19:00Z" w:initials="TS">
    <w:p w14:paraId="076E5BE9" w14:textId="77777777" w:rsidR="00821848" w:rsidRDefault="0082184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87" w:author="Thomas Sharpton" w:date="2022-11-16T13:58:00Z" w:initials="TS">
    <w:p w14:paraId="00BB7565" w14:textId="4C2AB7FA" w:rsidR="00821848" w:rsidRDefault="00821848">
      <w:pPr>
        <w:pStyle w:val="CommentText"/>
      </w:pPr>
      <w:r>
        <w:t>I'm confused - are you saying gemma fed fish are not? If so, be explicit.</w:t>
      </w:r>
      <w:r>
        <w:rPr>
          <w:rStyle w:val="CommentReference"/>
        </w:rPr>
        <w:annotationRef/>
      </w:r>
      <w:r>
        <w:rPr>
          <w:rStyle w:val="CommentReference"/>
        </w:rPr>
        <w:annotationRef/>
      </w:r>
    </w:p>
  </w:comment>
  <w:comment w:id="88" w:author="Thomas Sharpton" w:date="2022-11-16T13:59:00Z" w:initials="TS">
    <w:p w14:paraId="5CBE5CF2" w14:textId="0863D6D5" w:rsidR="00821848" w:rsidRDefault="0082184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89" w:author="Thomas Sharpton" w:date="2022-11-16T14:01:00Z" w:initials="TS">
    <w:p w14:paraId="66E53826" w14:textId="4CF66FF8" w:rsidR="00821848" w:rsidRDefault="0082184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90" w:author="Thomas Sharpton" w:date="2022-11-16T14:03:00Z" w:initials="TS">
    <w:p w14:paraId="01F62F45" w14:textId="1C33625E" w:rsidR="00821848" w:rsidRDefault="00821848">
      <w:pPr>
        <w:pStyle w:val="CommentText"/>
      </w:pPr>
      <w:r>
        <w:t>This is a little confusing to follow, as it reads as being a bit contradictory...</w:t>
      </w:r>
      <w:r>
        <w:rPr>
          <w:rStyle w:val="CommentReference"/>
        </w:rPr>
        <w:annotationRef/>
      </w:r>
      <w:r>
        <w:rPr>
          <w:rStyle w:val="CommentReference"/>
        </w:rPr>
        <w:annotationRef/>
      </w:r>
    </w:p>
  </w:comment>
  <w:comment w:id="91" w:author="Thomas Sharpton" w:date="2022-11-16T14:04:00Z" w:initials="TS">
    <w:p w14:paraId="71B77857" w14:textId="1F4BB4FB" w:rsidR="00821848" w:rsidRDefault="0082184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92" w:author="Kent, Michael" w:date="2022-12-21T10:28:00Z" w:initials="KM">
    <w:p w14:paraId="75B6DDDF" w14:textId="7A593B8E" w:rsidR="00821848" w:rsidRDefault="00821848">
      <w:pPr>
        <w:pStyle w:val="CommentText"/>
      </w:pPr>
      <w:r>
        <w:rPr>
          <w:rStyle w:val="CommentReference"/>
        </w:rPr>
        <w:annotationRef/>
      </w:r>
      <w:r>
        <w:t xml:space="preserve">This is interesting – should we add to the Discussion that as seen in other studies (Peterson et al. /Whipps 2008 – need to check) AF+ bacteria were observed in the intestinal contents in histologic sections in both exposed and control fish (7 fish, comprising fish from all three diets). </w:t>
      </w:r>
    </w:p>
  </w:comment>
  <w:comment w:id="96" w:author="Sieler Jr, Michael James" w:date="2023-01-11T16:35:00Z" w:initials="SJMJ">
    <w:p w14:paraId="20758E65" w14:textId="77777777" w:rsidR="002B16BA" w:rsidRDefault="002B16BA" w:rsidP="00834C87">
      <w:r>
        <w:rPr>
          <w:rStyle w:val="CommentReference"/>
        </w:rPr>
        <w:annotationRef/>
      </w:r>
      <w:r>
        <w:rPr>
          <w:sz w:val="20"/>
          <w:szCs w:val="20"/>
        </w:rPr>
        <w:t>Colleen feedback</w:t>
      </w:r>
    </w:p>
  </w:comment>
  <w:comment w:id="94" w:author="Thomas Sharpton" w:date="2022-11-16T14:06:00Z" w:initials="TS">
    <w:p w14:paraId="3BA4C586" w14:textId="4CABF87A" w:rsidR="00821848" w:rsidRDefault="00821848">
      <w:pPr>
        <w:pStyle w:val="CommentText"/>
      </w:pPr>
      <w:r>
        <w:t>I think there are words missing here...</w:t>
      </w:r>
      <w:r>
        <w:rPr>
          <w:rStyle w:val="CommentReference"/>
        </w:rPr>
        <w:annotationRef/>
      </w:r>
      <w:r>
        <w:rPr>
          <w:rStyle w:val="CommentReference"/>
        </w:rPr>
        <w:annotationRef/>
      </w:r>
    </w:p>
  </w:comment>
  <w:comment w:id="98" w:author="Thomas Sharpton" w:date="2022-11-16T14:06:00Z" w:initials="TS">
    <w:p w14:paraId="2D4A2858" w14:textId="7057A27D" w:rsidR="00821848" w:rsidRDefault="00821848">
      <w:pPr>
        <w:pStyle w:val="CommentText"/>
      </w:pPr>
      <w:r>
        <w:t>Same - words missing?</w:t>
      </w:r>
      <w:r>
        <w:rPr>
          <w:rStyle w:val="CommentReference"/>
        </w:rPr>
        <w:annotationRef/>
      </w:r>
      <w:r>
        <w:rPr>
          <w:rStyle w:val="CommentReference"/>
        </w:rPr>
        <w:annotationRef/>
      </w:r>
    </w:p>
  </w:comment>
  <w:comment w:id="99" w:author="Kent, Michael" w:date="2022-12-21T10:31:00Z" w:initials="KM">
    <w:p w14:paraId="183279B1" w14:textId="7A09A62D" w:rsidR="00821848" w:rsidRDefault="00821848">
      <w:pPr>
        <w:pStyle w:val="CommentText"/>
      </w:pPr>
      <w:r>
        <w:rPr>
          <w:rStyle w:val="CommentReference"/>
        </w:rPr>
        <w:annotationRef/>
      </w:r>
      <w:r>
        <w:t>Again,  All this is interesting and I think we should bring up the AF positive lumen story</w:t>
      </w:r>
    </w:p>
  </w:comment>
  <w:comment w:id="100" w:author="Sieler Jr, Michael James" w:date="2022-11-30T12:57:00Z" w:initials="SJMJ">
    <w:p w14:paraId="31386329" w14:textId="77777777" w:rsidR="00821848" w:rsidRDefault="00821848" w:rsidP="00D25EBF">
      <w:r>
        <w:rPr>
          <w:rStyle w:val="CommentReference"/>
        </w:rPr>
        <w:annotationRef/>
      </w:r>
      <w:r>
        <w:rPr>
          <w:sz w:val="20"/>
          <w:szCs w:val="20"/>
        </w:rPr>
        <w:t>Add citations</w:t>
      </w:r>
    </w:p>
  </w:comment>
  <w:comment w:id="102" w:author="Sieler Jr, Michael James" w:date="2022-12-19T17:13:00Z" w:initials="SJMJ">
    <w:p w14:paraId="2A04BDFF" w14:textId="77777777" w:rsidR="00821848" w:rsidRDefault="00821848" w:rsidP="00821848">
      <w:r>
        <w:rPr>
          <w:rStyle w:val="CommentReference"/>
        </w:rPr>
        <w:annotationRef/>
      </w:r>
      <w:r>
        <w:rPr>
          <w:sz w:val="20"/>
          <w:szCs w:val="20"/>
        </w:rPr>
        <w:t>Update section to discuss infection results</w:t>
      </w:r>
    </w:p>
  </w:comment>
  <w:comment w:id="103" w:author="Sharpton, Thomas" w:date="2022-12-05T13:45:00Z" w:initials="ST">
    <w:p w14:paraId="27347180" w14:textId="58B297D5" w:rsidR="00821848" w:rsidRDefault="00821848">
      <w:pPr>
        <w:pStyle w:val="CommentText"/>
      </w:pPr>
      <w:r>
        <w:rPr>
          <w:rStyle w:val="CommentReference"/>
        </w:rPr>
        <w:annotationRef/>
      </w:r>
      <w:r>
        <w:t>Main driver of what?</w:t>
      </w:r>
    </w:p>
  </w:comment>
  <w:comment w:id="104" w:author="Sieler Jr, Michael James" w:date="2022-12-23T14:58:00Z" w:initials="SJMJ">
    <w:p w14:paraId="59694FC3" w14:textId="77777777" w:rsidR="00A77570" w:rsidRDefault="00A77570" w:rsidP="00A77570">
      <w:r>
        <w:rPr>
          <w:rStyle w:val="CommentReference"/>
        </w:rPr>
        <w:annotationRef/>
      </w:r>
      <w:r>
        <w:rPr>
          <w:sz w:val="20"/>
          <w:szCs w:val="20"/>
        </w:rPr>
        <w:t>Mike, which reference?</w:t>
      </w:r>
    </w:p>
  </w:comment>
  <w:comment w:id="105" w:author="Sieler Jr, Michael James" w:date="2022-12-23T15:02:00Z" w:initials="SJMJ">
    <w:p w14:paraId="6AC662E5" w14:textId="77777777" w:rsidR="00A77570" w:rsidRDefault="00A77570" w:rsidP="00F20D98">
      <w:r>
        <w:rPr>
          <w:rStyle w:val="CommentReference"/>
        </w:rPr>
        <w:annotationRef/>
      </w:r>
      <w:r>
        <w:rPr>
          <w:sz w:val="20"/>
          <w:szCs w:val="20"/>
        </w:rPr>
        <w:t>This one?</w:t>
      </w:r>
    </w:p>
    <w:p w14:paraId="57CCD24B" w14:textId="77777777" w:rsidR="00A77570" w:rsidRDefault="00A77570" w:rsidP="00F20D98"/>
    <w:p w14:paraId="0DC27638" w14:textId="77777777" w:rsidR="00A77570" w:rsidRDefault="00A77570" w:rsidP="00F20D98">
      <w:r>
        <w:rPr>
          <w:sz w:val="20"/>
          <w:szCs w:val="20"/>
        </w:rPr>
        <w:t>Whipps, C.M., Matthews, J.L., Kent, M.L. 2008. Distribution and genetic characterization of Mycobacterium chelonae in laboratory zebrafish (Danio rerio). Dis Aquat. Org. 82: 45-54.</w:t>
      </w:r>
    </w:p>
  </w:comment>
  <w:comment w:id="106" w:author="Sieler Jr, Michael James" w:date="2022-12-23T14:58:00Z" w:initials="SJMJ">
    <w:p w14:paraId="6B757545" w14:textId="5AB95ECD" w:rsidR="00A77570" w:rsidRDefault="00A77570" w:rsidP="004A263E">
      <w:r>
        <w:rPr>
          <w:rStyle w:val="CommentReference"/>
        </w:rPr>
        <w:annotationRef/>
      </w:r>
      <w:r>
        <w:rPr>
          <w:sz w:val="20"/>
          <w:szCs w:val="20"/>
        </w:rPr>
        <w:t>Mike, which reference?</w:t>
      </w:r>
    </w:p>
  </w:comment>
  <w:comment w:id="107" w:author="Sieler Jr, Michael James" w:date="2022-12-23T15:02:00Z" w:initials="SJMJ">
    <w:p w14:paraId="6C25B0CD" w14:textId="77777777" w:rsidR="00A77570" w:rsidRDefault="00A77570" w:rsidP="00A16C91">
      <w:r>
        <w:rPr>
          <w:rStyle w:val="CommentReference"/>
        </w:rPr>
        <w:annotationRef/>
      </w:r>
      <w:r>
        <w:rPr>
          <w:sz w:val="20"/>
          <w:szCs w:val="20"/>
        </w:rPr>
        <w:t>This one?</w:t>
      </w:r>
    </w:p>
    <w:p w14:paraId="7CFC94AA" w14:textId="77777777" w:rsidR="00A77570" w:rsidRDefault="00A77570" w:rsidP="00A16C91"/>
    <w:p w14:paraId="056B4736" w14:textId="77777777" w:rsidR="00A77570" w:rsidRDefault="00A77570" w:rsidP="00A16C91">
      <w:r>
        <w:rPr>
          <w:sz w:val="20"/>
          <w:szCs w:val="20"/>
        </w:rPr>
        <w:t>Whipps, C.M., Matthews, J.L., Kent, M.L. 2008. Distribution and genetic characterization of Mycobacterium chelonae in laboratory zebrafish (Danio rerio). Dis Aquat. Org. 82: 45-54.</w:t>
      </w:r>
    </w:p>
  </w:comment>
  <w:comment w:id="108" w:author="Sieler Jr, Michael James" w:date="2022-12-23T14:58:00Z" w:initials="SJMJ">
    <w:p w14:paraId="2EE3A6A1" w14:textId="375F44F9" w:rsidR="00A77570" w:rsidRDefault="00A77570" w:rsidP="0095010A">
      <w:r>
        <w:rPr>
          <w:rStyle w:val="CommentReference"/>
        </w:rPr>
        <w:annotationRef/>
      </w:r>
      <w:r>
        <w:rPr>
          <w:sz w:val="20"/>
          <w:szCs w:val="20"/>
        </w:rPr>
        <w:t>Mike, which reference?</w:t>
      </w:r>
    </w:p>
  </w:comment>
  <w:comment w:id="109" w:author="Sieler Jr, Michael James" w:date="2022-12-23T15:01:00Z" w:initials="SJMJ">
    <w:p w14:paraId="2F3C0333" w14:textId="77777777" w:rsidR="00A77570" w:rsidRDefault="00A77570" w:rsidP="00D24875">
      <w:r>
        <w:rPr>
          <w:rStyle w:val="CommentReference"/>
        </w:rPr>
        <w:annotationRef/>
      </w:r>
      <w:r>
        <w:rPr>
          <w:sz w:val="20"/>
          <w:szCs w:val="20"/>
        </w:rPr>
        <w:t>This one?</w:t>
      </w:r>
      <w:r>
        <w:rPr>
          <w:sz w:val="20"/>
          <w:szCs w:val="20"/>
        </w:rPr>
        <w:cr/>
      </w:r>
      <w:r>
        <w:rPr>
          <w:sz w:val="20"/>
          <w:szCs w:val="20"/>
        </w:rPr>
        <w:cr/>
      </w:r>
    </w:p>
    <w:p w14:paraId="45A897F3" w14:textId="77777777" w:rsidR="00A77570" w:rsidRDefault="00A77570" w:rsidP="00D24875">
      <w:r>
        <w:rPr>
          <w:sz w:val="20"/>
          <w:szCs w:val="20"/>
        </w:rPr>
        <w:t>Peterson, T.S., Ferguson, J. A. Watral, V.G., Mutoji, K.N., Ennis, D.G., Kent, M.L. 2013. Paramecium caudatum enhances transmission and infectivity of Mycobacterium marinum and Mycobacterium chelonae in zebrafish (Danio rerio) Dis Aquat Org. 106:229-239.</w:t>
      </w:r>
    </w:p>
  </w:comment>
  <w:comment w:id="112" w:author="Sieler Jr, Michael James" w:date="2022-12-23T15:03:00Z" w:initials="SJMJ">
    <w:p w14:paraId="5BC29B46" w14:textId="77777777" w:rsidR="00A77570" w:rsidRDefault="00A77570" w:rsidP="004A369A">
      <w:r>
        <w:rPr>
          <w:rStyle w:val="CommentReference"/>
        </w:rPr>
        <w:annotationRef/>
      </w:r>
      <w:r>
        <w:rPr>
          <w:sz w:val="20"/>
          <w:szCs w:val="20"/>
        </w:rPr>
        <w:t>This still needs to be incorporated into the text.</w:t>
      </w:r>
    </w:p>
  </w:comment>
  <w:comment w:id="113" w:author="Sieler Jr, Michael James" w:date="2023-01-13T09:13:00Z" w:initials="MS">
    <w:p w14:paraId="19401D50" w14:textId="77777777" w:rsidR="004258CD" w:rsidRDefault="004258CD" w:rsidP="00EE12BA">
      <w:r>
        <w:rPr>
          <w:rStyle w:val="CommentReference"/>
        </w:rPr>
        <w:annotationRef/>
      </w:r>
      <w:r>
        <w:rPr>
          <w:sz w:val="20"/>
          <w:szCs w:val="20"/>
        </w:rPr>
        <w:t>Where does Mike think this story fits into the discussion?</w:t>
      </w:r>
    </w:p>
  </w:comment>
  <w:comment w:id="114" w:author="Sieler Jr, Michael James" w:date="2023-01-19T08:15:00Z" w:initials="MS">
    <w:p w14:paraId="158272AC" w14:textId="77777777" w:rsidR="00102F31" w:rsidRDefault="00102F31" w:rsidP="00A047B1">
      <w:r>
        <w:rPr>
          <w:rStyle w:val="CommentReference"/>
        </w:rPr>
        <w:annotationRef/>
      </w:r>
      <w:r>
        <w:rPr>
          <w:sz w:val="20"/>
          <w:szCs w:val="20"/>
        </w:rPr>
        <w:t>Moved this to supplementary section. Can always reincorporate to main text after submission</w:t>
      </w:r>
    </w:p>
  </w:comment>
  <w:comment w:id="151" w:author="Sieler Jr, Michael James" w:date="2022-10-13T10:57:00Z" w:initials="SJMJ">
    <w:p w14:paraId="1ED1C658" w14:textId="2C361DC0" w:rsidR="00821848" w:rsidRDefault="00821848" w:rsidP="009F7EC7">
      <w:r>
        <w:rPr>
          <w:rStyle w:val="CommentReference"/>
        </w:rPr>
        <w:annotationRef/>
      </w:r>
      <w:r>
        <w:rPr>
          <w:sz w:val="20"/>
          <w:szCs w:val="20"/>
        </w:rPr>
        <w:t>Need Mike to review zebrafish methods</w:t>
      </w:r>
    </w:p>
  </w:comment>
  <w:comment w:id="152" w:author="Sieler Jr, Michael James" w:date="2022-11-03T15:56:00Z" w:initials="SJMJ">
    <w:p w14:paraId="57A9A6DF" w14:textId="77777777" w:rsidR="00821848" w:rsidRDefault="00821848" w:rsidP="00D25EBF">
      <w:r>
        <w:rPr>
          <w:rStyle w:val="CommentReference"/>
        </w:rPr>
        <w:annotationRef/>
      </w:r>
      <w:r>
        <w:rPr>
          <w:sz w:val="20"/>
          <w:szCs w:val="20"/>
        </w:rPr>
        <w:t>Some of these will need updating since we subset fish from the larger experiment</w:t>
      </w:r>
    </w:p>
  </w:comment>
  <w:comment w:id="153" w:author="Sieler Jr, Michael James" w:date="2022-12-20T12:45:00Z" w:initials="SJMJ">
    <w:p w14:paraId="7481C652" w14:textId="77777777" w:rsidR="00821848" w:rsidRDefault="00821848" w:rsidP="00821848">
      <w:r>
        <w:rPr>
          <w:rStyle w:val="CommentReference"/>
        </w:rPr>
        <w:annotationRef/>
      </w:r>
      <w:r>
        <w:rPr>
          <w:sz w:val="20"/>
          <w:szCs w:val="20"/>
        </w:rPr>
        <w:t>Colleen, please review</w:t>
      </w:r>
    </w:p>
  </w:comment>
  <w:comment w:id="156" w:author="Sieler Jr, Michael James" w:date="2023-01-11T16:38:00Z" w:initials="SJMJ">
    <w:p w14:paraId="02CAF73D" w14:textId="77777777" w:rsidR="005D3820" w:rsidRDefault="005D3820" w:rsidP="00721FD6">
      <w:r>
        <w:rPr>
          <w:rStyle w:val="CommentReference"/>
        </w:rPr>
        <w:annotationRef/>
      </w:r>
      <w:r>
        <w:rPr>
          <w:sz w:val="20"/>
          <w:szCs w:val="20"/>
        </w:rPr>
        <w:t>Colleen feedback</w:t>
      </w:r>
    </w:p>
  </w:comment>
  <w:comment w:id="172" w:author="Sieler Jr, Michael James" w:date="2022-12-20T12:46:00Z" w:initials="SJMJ">
    <w:p w14:paraId="07ADFCC0" w14:textId="3A80627A" w:rsidR="00821848" w:rsidRDefault="00821848" w:rsidP="00821848">
      <w:r>
        <w:rPr>
          <w:rStyle w:val="CommentReference"/>
        </w:rPr>
        <w:annotationRef/>
      </w:r>
      <w:r>
        <w:rPr>
          <w:sz w:val="20"/>
          <w:szCs w:val="20"/>
        </w:rPr>
        <w:t>Colleen, please review</w:t>
      </w:r>
    </w:p>
  </w:comment>
  <w:comment w:id="184" w:author="Sieler Jr, Michael James" w:date="2022-12-20T12:46:00Z" w:initials="SJMJ">
    <w:p w14:paraId="50329133" w14:textId="77777777" w:rsidR="00821848" w:rsidRDefault="00821848" w:rsidP="00821848">
      <w:r>
        <w:rPr>
          <w:rStyle w:val="CommentReference"/>
        </w:rPr>
        <w:annotationRef/>
      </w:r>
      <w:r>
        <w:rPr>
          <w:sz w:val="20"/>
          <w:szCs w:val="20"/>
        </w:rPr>
        <w:t>Colleen, please review</w:t>
      </w:r>
    </w:p>
  </w:comment>
  <w:comment w:id="186" w:author="Sieler Jr, Michael James" w:date="2022-12-20T12:46:00Z" w:initials="SJMJ">
    <w:p w14:paraId="58F3B612" w14:textId="77777777" w:rsidR="00821848" w:rsidRDefault="00821848" w:rsidP="00821848">
      <w:r>
        <w:rPr>
          <w:rStyle w:val="CommentReference"/>
        </w:rPr>
        <w:annotationRef/>
      </w:r>
      <w:r>
        <w:rPr>
          <w:sz w:val="20"/>
          <w:szCs w:val="20"/>
        </w:rPr>
        <w:t>Colleen, please review</w:t>
      </w:r>
    </w:p>
  </w:comment>
  <w:comment w:id="194" w:author="Sieler Jr, Michael James" w:date="2022-12-20T12:46:00Z" w:initials="SJMJ">
    <w:p w14:paraId="560C1E96" w14:textId="77777777" w:rsidR="00821848" w:rsidRDefault="00821848" w:rsidP="00821848">
      <w:r>
        <w:rPr>
          <w:rStyle w:val="CommentReference"/>
        </w:rPr>
        <w:annotationRef/>
      </w:r>
      <w:r>
        <w:rPr>
          <w:sz w:val="20"/>
          <w:szCs w:val="20"/>
        </w:rPr>
        <w:t>Colleen, please review</w:t>
      </w:r>
    </w:p>
  </w:comment>
  <w:comment w:id="199" w:author="Sieler Jr, Michael James" w:date="2022-12-20T12:45:00Z" w:initials="SJMJ">
    <w:p w14:paraId="39317E89" w14:textId="60378F2C" w:rsidR="00821848" w:rsidRDefault="00821848" w:rsidP="00821848">
      <w:r>
        <w:rPr>
          <w:rStyle w:val="CommentReference"/>
        </w:rPr>
        <w:annotationRef/>
      </w:r>
      <w:r>
        <w:rPr>
          <w:sz w:val="20"/>
          <w:szCs w:val="20"/>
        </w:rPr>
        <w:t>Kristin, please review.</w:t>
      </w:r>
    </w:p>
  </w:comment>
  <w:comment w:id="200" w:author="Sieler Jr, Michael James" w:date="2022-10-13T10:56:00Z" w:initials="SJMJ">
    <w:p w14:paraId="4D1AE61C" w14:textId="28DFC2BD" w:rsidR="00821848" w:rsidRDefault="00821848" w:rsidP="009F7EC7">
      <w:r>
        <w:rPr>
          <w:rStyle w:val="CommentReference"/>
        </w:rPr>
        <w:annotationRef/>
      </w:r>
      <w:r>
        <w:rPr>
          <w:sz w:val="20"/>
          <w:szCs w:val="20"/>
        </w:rPr>
        <w:t>Need to review versions, citations, and packages.</w:t>
      </w:r>
    </w:p>
  </w:comment>
  <w:comment w:id="201" w:author="Sieler Jr, Michael James" w:date="2023-01-12T15:05:00Z" w:initials="MS">
    <w:p w14:paraId="2B0775B5" w14:textId="77777777" w:rsidR="00F224BF" w:rsidRDefault="00F224BF" w:rsidP="00F356B3">
      <w:r>
        <w:rPr>
          <w:rStyle w:val="CommentReference"/>
        </w:rPr>
        <w:annotationRef/>
      </w:r>
      <w:r>
        <w:rPr>
          <w:sz w:val="20"/>
          <w:szCs w:val="20"/>
        </w:rPr>
        <w:t>Validate this</w:t>
      </w:r>
    </w:p>
  </w:comment>
  <w:comment w:id="202" w:author="Sharpton, Thomas" w:date="2022-09-28T14:52:00Z" w:initials="ST">
    <w:p w14:paraId="78201C32" w14:textId="1C5FC581" w:rsidR="00821848" w:rsidRDefault="00821848" w:rsidP="00B2096E">
      <w:pPr>
        <w:pStyle w:val="CommentText"/>
      </w:pPr>
      <w:r>
        <w:rPr>
          <w:rStyle w:val="CommentReference"/>
        </w:rPr>
        <w:annotationRef/>
      </w:r>
      <w:r>
        <w:t>Methods.</w:t>
      </w:r>
      <w:r>
        <w:rPr>
          <w:rStyle w:val="CommentReference"/>
        </w:rPr>
        <w:annotationRef/>
      </w:r>
    </w:p>
  </w:comment>
  <w:comment w:id="245" w:author="Sieler Jr, Michael James" w:date="2022-12-23T15:03:00Z" w:initials="SJMJ">
    <w:p w14:paraId="77B5C8D6" w14:textId="77777777" w:rsidR="002113BA" w:rsidRDefault="002113BA" w:rsidP="002113BA">
      <w:r>
        <w:rPr>
          <w:rStyle w:val="CommentReference"/>
        </w:rPr>
        <w:annotationRef/>
      </w:r>
      <w:r>
        <w:rPr>
          <w:sz w:val="20"/>
          <w:szCs w:val="20"/>
        </w:rPr>
        <w:t>This still needs to be incorporated into the text.</w:t>
      </w:r>
    </w:p>
  </w:comment>
  <w:comment w:id="246" w:author="Sieler Jr, Michael James" w:date="2023-01-13T09:13:00Z" w:initials="MS">
    <w:p w14:paraId="13E6A2CB" w14:textId="77777777" w:rsidR="002113BA" w:rsidRDefault="002113BA" w:rsidP="002113BA">
      <w:r>
        <w:rPr>
          <w:rStyle w:val="CommentReference"/>
        </w:rPr>
        <w:annotationRef/>
      </w:r>
      <w:r>
        <w:rPr>
          <w:sz w:val="20"/>
          <w:szCs w:val="20"/>
        </w:rPr>
        <w:t>Where does Mike think this story fits into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4B33C34" w15:done="1"/>
  <w15:commentEx w15:paraId="65727363" w15:done="1"/>
  <w15:commentEx w15:paraId="196661D3" w15:done="1"/>
  <w15:commentEx w15:paraId="5C47F53E" w15:done="1"/>
  <w15:commentEx w15:paraId="5491188F" w15:done="1"/>
  <w15:commentEx w15:paraId="13817F1E" w15:done="1"/>
  <w15:commentEx w15:paraId="0689E3FC" w15:paraIdParent="13817F1E" w15:done="1"/>
  <w15:commentEx w15:paraId="186FCBF2" w15:done="1"/>
  <w15:commentEx w15:paraId="5BB3ABE6" w15:paraIdParent="186FCBF2" w15:done="1"/>
  <w15:commentEx w15:paraId="348BF5BA" w15:paraIdParent="186FCBF2" w15:done="1"/>
  <w15:commentEx w15:paraId="00E4A4A5" w15:done="1"/>
  <w15:commentEx w15:paraId="6E99699D" w15:done="1"/>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19CBBD9B" w15:done="0"/>
  <w15:commentEx w15:paraId="1EFDCCB1" w15:paraIdParent="19CBBD9B" w15:done="0"/>
  <w15:commentEx w15:paraId="18D367B7" w15:done="1"/>
  <w15:commentEx w15:paraId="5B2BB37C" w15:done="1"/>
  <w15:commentEx w15:paraId="2A8CDA6B" w15:done="0"/>
  <w15:commentEx w15:paraId="57A90D6D" w15:done="0"/>
  <w15:commentEx w15:paraId="018D2E36" w15:done="0"/>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75B6DDDF" w15:done="1"/>
  <w15:commentEx w15:paraId="20758E65" w15:done="1"/>
  <w15:commentEx w15:paraId="3BA4C586" w15:done="1"/>
  <w15:commentEx w15:paraId="2D4A2858" w15:done="1"/>
  <w15:commentEx w15:paraId="183279B1" w15:done="0"/>
  <w15:commentEx w15:paraId="31386329" w15:done="0"/>
  <w15:commentEx w15:paraId="2A04BDFF" w15:done="1"/>
  <w15:commentEx w15:paraId="27347180" w15:done="1"/>
  <w15:commentEx w15:paraId="59694FC3" w15:done="0"/>
  <w15:commentEx w15:paraId="0DC27638" w15:paraIdParent="59694FC3" w15:done="0"/>
  <w15:commentEx w15:paraId="6B757545" w15:done="0"/>
  <w15:commentEx w15:paraId="056B4736" w15:paraIdParent="6B757545" w15:done="0"/>
  <w15:commentEx w15:paraId="2EE3A6A1" w15:done="0"/>
  <w15:commentEx w15:paraId="45A897F3" w15:paraIdParent="2EE3A6A1" w15:done="0"/>
  <w15:commentEx w15:paraId="5BC29B46" w15:done="1"/>
  <w15:commentEx w15:paraId="19401D50" w15:paraIdParent="5BC29B46" w15:done="1"/>
  <w15:commentEx w15:paraId="158272AC" w15:paraIdParent="5BC29B46" w15:done="1"/>
  <w15:commentEx w15:paraId="1ED1C658" w15:done="1"/>
  <w15:commentEx w15:paraId="57A9A6DF" w15:paraIdParent="1ED1C658" w15:done="1"/>
  <w15:commentEx w15:paraId="7481C652" w15:done="1"/>
  <w15:commentEx w15:paraId="02CAF73D" w15:done="1"/>
  <w15:commentEx w15:paraId="07ADFCC0" w15:done="1"/>
  <w15:commentEx w15:paraId="50329133" w15:done="1"/>
  <w15:commentEx w15:paraId="58F3B612" w15:done="1"/>
  <w15:commentEx w15:paraId="560C1E96" w15:done="1"/>
  <w15:commentEx w15:paraId="39317E89" w15:done="0"/>
  <w15:commentEx w15:paraId="4D1AE61C" w15:done="0"/>
  <w15:commentEx w15:paraId="2B0775B5" w15:done="0"/>
  <w15:commentEx w15:paraId="78201C32" w15:done="1"/>
  <w15:commentEx w15:paraId="77B5C8D6" w15:done="0"/>
  <w15:commentEx w15:paraId="13E6A2CB" w15:paraIdParent="77B5C8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696352" w16cex:dateUtc="2023-01-12T00:33:00Z"/>
  <w16cex:commentExtensible w16cex:durableId="27696362" w16cex:dateUtc="2023-01-12T00:33:00Z"/>
  <w16cex:commentExtensible w16cex:durableId="27696346" w16cex:dateUtc="2023-01-12T00:33: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27503FBB" w16cex:dateUtc="2022-12-23T22:54:00Z"/>
  <w16cex:commentExtensible w16cex:durableId="276963CD" w16cex:dateUtc="2023-01-12T00:35:00Z"/>
  <w16cex:commentExtensible w16cex:durableId="6ABEC102" w16cex:dateUtc="2022-11-18T01:14:00Z"/>
  <w16cex:commentExtensible w16cex:durableId="27504049" w16cex:dateUtc="2022-12-23T22:57: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276963EE" w16cex:dateUtc="2023-01-12T00:35: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7504120" w16cex:dateUtc="2022-12-23T22:58:00Z"/>
  <w16cex:commentExtensible w16cex:durableId="2750417D" w16cex:dateUtc="2022-12-23T23:02:00Z"/>
  <w16cex:commentExtensible w16cex:durableId="27504094" w16cex:dateUtc="2022-12-23T22:58:00Z"/>
  <w16cex:commentExtensible w16cex:durableId="27504177" w16cex:dateUtc="2022-12-23T23:02:00Z"/>
  <w16cex:commentExtensible w16cex:durableId="275040A5" w16cex:dateUtc="2022-12-23T22:58:00Z"/>
  <w16cex:commentExtensible w16cex:durableId="27504153" w16cex:dateUtc="2022-12-23T23:01:00Z"/>
  <w16cex:commentExtensible w16cex:durableId="275041AC" w16cex:dateUtc="2022-12-23T23:03:00Z"/>
  <w16cex:commentExtensible w16cex:durableId="276B9F46" w16cex:dateUtc="2023-01-13T17:13:00Z"/>
  <w16cex:commentExtensible w16cex:durableId="27737A8D" w16cex:dateUtc="2023-01-19T16:15:00Z"/>
  <w16cex:commentExtensible w16cex:durableId="26F26D90" w16cex:dateUtc="2022-10-13T17:57:00Z"/>
  <w16cex:commentExtensible w16cex:durableId="270E6331" w16cex:dateUtc="2022-11-03T22:56:00Z"/>
  <w16cex:commentExtensible w16cex:durableId="274C2D05" w16cex:dateUtc="2022-12-20T20:45:00Z"/>
  <w16cex:commentExtensible w16cex:durableId="2769646C" w16cex:dateUtc="2023-01-12T00:38: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Extensible w16cex:durableId="276AA057" w16cex:dateUtc="2023-01-12T23:05:00Z"/>
  <w16cex:commentExtensible w16cex:durableId="27737A67" w16cex:dateUtc="2022-12-23T23:03:00Z"/>
  <w16cex:commentExtensible w16cex:durableId="27737A66" w16cex:dateUtc="2023-01-13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96661D3" w16cid:durableId="27696352"/>
  <w16cid:commentId w16cid:paraId="5C47F53E" w16cid:durableId="27696362"/>
  <w16cid:commentId w16cid:paraId="5491188F" w16cid:durableId="27696346"/>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E99699D" w16cid:durableId="27500E50"/>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19CBBD9B" w16cid:durableId="27500E6F"/>
  <w16cid:commentId w16cid:paraId="1EFDCCB1" w16cid:durableId="27503FBB"/>
  <w16cid:commentId w16cid:paraId="18D367B7" w16cid:durableId="276963CD"/>
  <w16cid:commentId w16cid:paraId="5B2BB37C" w16cid:durableId="6ABEC102"/>
  <w16cid:commentId w16cid:paraId="2A8CDA6B" w16cid:durableId="27504049"/>
  <w16cid:commentId w16cid:paraId="57A90D6D" w16cid:durableId="27500E71"/>
  <w16cid:commentId w16cid:paraId="018D2E36" w16cid:durableId="27500E7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75B6DDDF" w16cid:durableId="27500E7A"/>
  <w16cid:commentId w16cid:paraId="20758E65" w16cid:durableId="276963EE"/>
  <w16cid:commentId w16cid:paraId="3BA4C586" w16cid:durableId="407B6E3D"/>
  <w16cid:commentId w16cid:paraId="2D4A2858" w16cid:durableId="63907AF4"/>
  <w16cid:commentId w16cid:paraId="183279B1" w16cid:durableId="27500E7D"/>
  <w16cid:commentId w16cid:paraId="31386329" w16cid:durableId="2731D19D"/>
  <w16cid:commentId w16cid:paraId="2A04BDFF" w16cid:durableId="274B1A52"/>
  <w16cid:commentId w16cid:paraId="27347180" w16cid:durableId="273C8A30"/>
  <w16cid:commentId w16cid:paraId="59694FC3" w16cid:durableId="27504120"/>
  <w16cid:commentId w16cid:paraId="0DC27638" w16cid:durableId="2750417D"/>
  <w16cid:commentId w16cid:paraId="6B757545" w16cid:durableId="27504094"/>
  <w16cid:commentId w16cid:paraId="056B4736" w16cid:durableId="27504177"/>
  <w16cid:commentId w16cid:paraId="2EE3A6A1" w16cid:durableId="275040A5"/>
  <w16cid:commentId w16cid:paraId="45A897F3" w16cid:durableId="27504153"/>
  <w16cid:commentId w16cid:paraId="5BC29B46" w16cid:durableId="275041AC"/>
  <w16cid:commentId w16cid:paraId="19401D50" w16cid:durableId="276B9F46"/>
  <w16cid:commentId w16cid:paraId="158272AC" w16cid:durableId="27737A8D"/>
  <w16cid:commentId w16cid:paraId="1ED1C658" w16cid:durableId="26F26D90"/>
  <w16cid:commentId w16cid:paraId="57A9A6DF" w16cid:durableId="270E6331"/>
  <w16cid:commentId w16cid:paraId="7481C652" w16cid:durableId="274C2D05"/>
  <w16cid:commentId w16cid:paraId="02CAF73D" w16cid:durableId="2769646C"/>
  <w16cid:commentId w16cid:paraId="07ADFCC0" w16cid:durableId="274C2D0A"/>
  <w16cid:commentId w16cid:paraId="50329133" w16cid:durableId="274C2D10"/>
  <w16cid:commentId w16cid:paraId="58F3B612" w16cid:durableId="274C2D15"/>
  <w16cid:commentId w16cid:paraId="560C1E96" w16cid:durableId="274C2D1A"/>
  <w16cid:commentId w16cid:paraId="39317E89" w16cid:durableId="274C2CF4"/>
  <w16cid:commentId w16cid:paraId="4D1AE61C" w16cid:durableId="26F26D7B"/>
  <w16cid:commentId w16cid:paraId="2B0775B5" w16cid:durableId="276AA057"/>
  <w16cid:commentId w16cid:paraId="78201C32" w16cid:durableId="26F40788"/>
  <w16cid:commentId w16cid:paraId="77B5C8D6" w16cid:durableId="27737A67"/>
  <w16cid:commentId w16cid:paraId="13E6A2CB" w16cid:durableId="27737A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F7A44" w14:textId="77777777" w:rsidR="00B365D6" w:rsidRDefault="00B365D6" w:rsidP="000213B4">
      <w:r>
        <w:separator/>
      </w:r>
    </w:p>
  </w:endnote>
  <w:endnote w:type="continuationSeparator" w:id="0">
    <w:p w14:paraId="558B3795" w14:textId="77777777" w:rsidR="00B365D6" w:rsidRDefault="00B365D6"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259EC" w14:textId="77777777" w:rsidR="00B365D6" w:rsidRDefault="00B365D6" w:rsidP="000213B4">
      <w:r>
        <w:separator/>
      </w:r>
    </w:p>
  </w:footnote>
  <w:footnote w:type="continuationSeparator" w:id="0">
    <w:p w14:paraId="5C8A5D13" w14:textId="77777777" w:rsidR="00B365D6" w:rsidRDefault="00B365D6"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 w:author="Kent, Michael" w:date="2022-12-06T15:14:00Z"/>
  <w:sdt>
    <w:sdtPr>
      <w:id w:val="-2084519394"/>
      <w:docPartObj>
        <w:docPartGallery w:val="Page Numbers (Top of Page)"/>
        <w:docPartUnique/>
      </w:docPartObj>
    </w:sdtPr>
    <w:sdtEndPr>
      <w:rPr>
        <w:noProof/>
      </w:rPr>
    </w:sdtEndPr>
    <w:sdtContent>
      <w:customXmlInsRangeEnd w:id="41"/>
      <w:p w14:paraId="4C2051B5" w14:textId="403A2B14" w:rsidR="00821848" w:rsidRDefault="00821848">
        <w:pPr>
          <w:pStyle w:val="Header"/>
          <w:jc w:val="right"/>
          <w:rPr>
            <w:ins w:id="42" w:author="Kent, Michael" w:date="2022-12-06T15:14:00Z"/>
          </w:rPr>
        </w:pPr>
        <w:ins w:id="43" w:author="Kent, Michael" w:date="2022-12-06T15:14:00Z">
          <w:r>
            <w:fldChar w:fldCharType="begin"/>
          </w:r>
          <w:r>
            <w:instrText xml:space="preserve"> PAGE   \* MERGEFORMAT </w:instrText>
          </w:r>
          <w:r>
            <w:fldChar w:fldCharType="separate"/>
          </w:r>
        </w:ins>
        <w:r w:rsidR="00F75CA5">
          <w:rPr>
            <w:noProof/>
          </w:rPr>
          <w:t>26</w:t>
        </w:r>
        <w:ins w:id="44" w:author="Kent, Michael" w:date="2022-12-06T15:14:00Z">
          <w:r>
            <w:rPr>
              <w:noProof/>
            </w:rPr>
            <w:fldChar w:fldCharType="end"/>
          </w:r>
        </w:ins>
      </w:p>
      <w:customXmlInsRangeStart w:id="45" w:author="Kent, Michael" w:date="2022-12-06T15:14:00Z"/>
    </w:sdtContent>
  </w:sdt>
  <w:customXmlInsRangeEnd w:id="45"/>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rson w15:author="Sharpton, Thomas">
    <w15:presenceInfo w15:providerId="None" w15:userId="Sharpton, Thomas"/>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2F31"/>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1D"/>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13BA"/>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108"/>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5DA"/>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58CD"/>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61DC"/>
    <w:rsid w:val="005D6C25"/>
    <w:rsid w:val="005D7286"/>
    <w:rsid w:val="005D7C05"/>
    <w:rsid w:val="005D7F12"/>
    <w:rsid w:val="005E1479"/>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8DA"/>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07A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5D6"/>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190C"/>
    <w:rsid w:val="00C221CC"/>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5"/>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1C90"/>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350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24BF"/>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5F52"/>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107" Type="http://schemas.openxmlformats.org/officeDocument/2006/relationships/image" Target="media/image95.png"/><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12" Type="http://schemas.openxmlformats.org/officeDocument/2006/relationships/image" Target="media/image1.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93" Type="http://schemas.openxmlformats.org/officeDocument/2006/relationships/image" Target="media/image181.png"/><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199" Type="http://schemas.openxmlformats.org/officeDocument/2006/relationships/image" Target="media/image187.png"/><Relationship Id="rId203"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95" Type="http://schemas.openxmlformats.org/officeDocument/2006/relationships/image" Target="media/image183.png"/><Relationship Id="rId190" Type="http://schemas.openxmlformats.org/officeDocument/2006/relationships/image" Target="media/image178.png"/><Relationship Id="rId204" Type="http://schemas.microsoft.com/office/2020/10/relationships/intelligence" Target="intelligence2.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6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fontTable" Target="fontTable.xml"/><Relationship Id="rId17" Type="http://schemas.openxmlformats.org/officeDocument/2006/relationships/header" Target="header1.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202"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png"/><Relationship Id="rId188" Type="http://schemas.openxmlformats.org/officeDocument/2006/relationships/image" Target="media/image17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88</Pages>
  <Words>31887</Words>
  <Characters>189411</Characters>
  <Application>Microsoft Office Word</Application>
  <DocSecurity>0</DocSecurity>
  <Lines>4304</Lines>
  <Paragraphs>3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10</cp:revision>
  <cp:lastPrinted>2022-12-06T03:50:00Z</cp:lastPrinted>
  <dcterms:created xsi:type="dcterms:W3CDTF">2023-01-12T00:43:00Z</dcterms:created>
  <dcterms:modified xsi:type="dcterms:W3CDTF">2023-01-19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13+367863927"&gt;&lt;session id="fBMilj0W"/&gt;&lt;style id="http://www.zotero.org/styles/nature" hasBibliography="1" bibliographyStyleHasBeenSet="1"/&gt;&lt;prefs&gt;&lt;pref name="fieldType" value="Field"/&gt;&lt;/prefs&gt;&lt;/data&gt;</vt:lpwstr>
  </property>
  <property fmtid="{D5CDD505-2E9C-101B-9397-08002B2CF9AE}" pid="3" name="ZOTERO_PREF_2">
    <vt:lpwstr/>
  </property>
</Properties>
</file>